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50CFB30" w14:textId="77777777" w:rsidR="00D83654" w:rsidRDefault="00D83654" w:rsidP="00D83654">
      <w:pPr>
        <w:pStyle w:val="Title"/>
        <w:jc w:val="center"/>
      </w:pPr>
    </w:p>
    <w:p w14:paraId="6A9E9D30" w14:textId="77777777" w:rsidR="00D83654" w:rsidRDefault="00D83654" w:rsidP="00D83654">
      <w:pPr>
        <w:pStyle w:val="Title"/>
        <w:jc w:val="center"/>
      </w:pPr>
    </w:p>
    <w:p w14:paraId="646734EC" w14:textId="77777777" w:rsidR="00D83654" w:rsidRDefault="00D83654" w:rsidP="00D83654">
      <w:pPr>
        <w:pStyle w:val="Title"/>
        <w:jc w:val="center"/>
      </w:pPr>
    </w:p>
    <w:p w14:paraId="768D2473" w14:textId="77777777" w:rsidR="00D83654" w:rsidRDefault="00D83654" w:rsidP="00D83654">
      <w:pPr>
        <w:pStyle w:val="Title"/>
        <w:jc w:val="center"/>
      </w:pPr>
    </w:p>
    <w:p w14:paraId="14846098" w14:textId="66661DAB" w:rsidR="00034ED9" w:rsidRDefault="00034ED9" w:rsidP="00D83654">
      <w:pPr>
        <w:pStyle w:val="Title"/>
        <w:jc w:val="center"/>
      </w:pPr>
      <w:r w:rsidRPr="7368C751">
        <w:t>Mid-Term Evaluation Final Report</w:t>
      </w:r>
    </w:p>
    <w:p w14:paraId="10832B5E" w14:textId="77777777" w:rsidR="00D83654" w:rsidRDefault="00D83654" w:rsidP="00D83654"/>
    <w:p w14:paraId="53AA8EAE" w14:textId="3C92D37E" w:rsidR="00D83654" w:rsidRPr="00D83654" w:rsidRDefault="00D83654" w:rsidP="00D83654">
      <w:pPr>
        <w:jc w:val="center"/>
        <w:rPr>
          <w:b/>
          <w:color w:val="42464B"/>
          <w:spacing w:val="-10"/>
          <w:kern w:val="28"/>
          <w:sz w:val="56"/>
          <w:szCs w:val="144"/>
        </w:rPr>
      </w:pPr>
      <w:r w:rsidRPr="00D83654">
        <w:rPr>
          <w:b/>
          <w:color w:val="42464B"/>
          <w:spacing w:val="-10"/>
          <w:kern w:val="28"/>
          <w:sz w:val="56"/>
          <w:szCs w:val="144"/>
        </w:rPr>
        <w:t>(excerpt)</w:t>
      </w:r>
    </w:p>
    <w:p w14:paraId="1638633A" w14:textId="77777777" w:rsidR="00D83654" w:rsidRPr="00D83654" w:rsidRDefault="00D83654" w:rsidP="00D83654"/>
    <w:p w14:paraId="6AD839FD" w14:textId="77777777" w:rsidR="008670B7" w:rsidRDefault="008670B7">
      <w:pPr>
        <w:spacing w:line="240" w:lineRule="auto"/>
        <w:rPr>
          <w:b/>
          <w:bCs/>
          <w:color w:val="0091BF"/>
          <w:sz w:val="48"/>
          <w:szCs w:val="36"/>
        </w:rPr>
      </w:pPr>
      <w:r>
        <w:br w:type="page"/>
      </w:r>
    </w:p>
    <w:p w14:paraId="00000028" w14:textId="6337B2EE" w:rsidR="00CD0764" w:rsidRDefault="00275811" w:rsidP="00034ED9">
      <w:pPr>
        <w:pStyle w:val="Heading1"/>
      </w:pPr>
      <w:r>
        <w:lastRenderedPageBreak/>
        <w:t>Overview</w:t>
      </w:r>
    </w:p>
    <w:p w14:paraId="00000029" w14:textId="366D9D8A" w:rsidR="00CD0764" w:rsidRDefault="00A83E01" w:rsidP="00EC1FD7">
      <w:pPr>
        <w:pStyle w:val="BodyText"/>
      </w:pPr>
      <w:r>
        <w:t xml:space="preserve">The project </w:t>
      </w:r>
      <w:r w:rsidR="7595884D">
        <w:t xml:space="preserve">is a five-year </w:t>
      </w:r>
      <w:r w:rsidR="6F9943EA">
        <w:t>project</w:t>
      </w:r>
      <w:r w:rsidR="7595884D">
        <w:t xml:space="preserve"> (2019-2024) of </w:t>
      </w:r>
      <w:r>
        <w:t>a NGO</w:t>
      </w:r>
      <w:r w:rsidR="7595884D">
        <w:t xml:space="preserve">, financed by the Government of Canada through Global Affairs Canada. </w:t>
      </w:r>
      <w:r w:rsidR="28E03D27">
        <w:t>The</w:t>
      </w:r>
      <w:r w:rsidR="3A1F1C79">
        <w:t xml:space="preserve"> project </w:t>
      </w:r>
      <w:r w:rsidR="09A74AC2">
        <w:t xml:space="preserve">is aimed at addressing barriers to quality education for Palestinian refugee </w:t>
      </w:r>
      <w:r w:rsidR="00CB4EF8">
        <w:t>children in</w:t>
      </w:r>
      <w:r w:rsidR="7595884D">
        <w:t xml:space="preserve"> grades 1-9 enrolled in every United Nations Relief and Works Agency for Palestinian Refugees in the Near East (UNRWA) </w:t>
      </w:r>
      <w:r w:rsidR="0EAB289D">
        <w:t>school</w:t>
      </w:r>
      <w:r w:rsidR="5629C8EB">
        <w:t>s</w:t>
      </w:r>
      <w:r w:rsidR="7595884D">
        <w:t xml:space="preserve"> in the </w:t>
      </w:r>
      <w:r w:rsidR="6DF40FD9">
        <w:t>W</w:t>
      </w:r>
      <w:r w:rsidR="3AFC3BF5">
        <w:t>est Bank</w:t>
      </w:r>
      <w:r w:rsidR="7595884D">
        <w:t xml:space="preserve"> (95 schools) </w:t>
      </w:r>
      <w:r w:rsidR="00CB4EF8">
        <w:t>and Gaza</w:t>
      </w:r>
      <w:r w:rsidR="3AFC3BF5">
        <w:t xml:space="preserve"> </w:t>
      </w:r>
      <w:r w:rsidR="7595884D">
        <w:t xml:space="preserve">(275 schools). </w:t>
      </w:r>
    </w:p>
    <w:p w14:paraId="0F2491E2" w14:textId="1F4B77BE" w:rsidR="2241E95E" w:rsidRPr="00C161C1" w:rsidRDefault="2241E95E" w:rsidP="00A83E01">
      <w:pPr>
        <w:jc w:val="both"/>
        <w:rPr>
          <w:lang w:val="en-AU"/>
        </w:rPr>
      </w:pPr>
      <w:r w:rsidRPr="00C161C1">
        <w:rPr>
          <w:lang w:val="en-AU"/>
        </w:rPr>
        <w:t xml:space="preserve">The ultimate outcome of the project is the improved quality of education for children, especially girls, enrolled in UNRWA primary schools in the West Bank and Gaza. This </w:t>
      </w:r>
      <w:r w:rsidR="00C161C1">
        <w:rPr>
          <w:lang w:val="en-AU"/>
        </w:rPr>
        <w:t xml:space="preserve">is being </w:t>
      </w:r>
      <w:r w:rsidRPr="00C161C1">
        <w:rPr>
          <w:lang w:val="en-AU"/>
        </w:rPr>
        <w:t>measured and reported through a set of mixed-method indicators (qualitative and quantitative) on feelings of social connectedness, improvements in psychosocial well-being, and emotional safety/emotional well-being in classrooms.</w:t>
      </w:r>
    </w:p>
    <w:p w14:paraId="0000002A" w14:textId="225E124E" w:rsidR="00CD0764" w:rsidRPr="00EC1FD7" w:rsidRDefault="00C0C2BA" w:rsidP="00EC1FD7">
      <w:pPr>
        <w:pStyle w:val="BodyText"/>
      </w:pPr>
      <w:r w:rsidRPr="00EC1FD7">
        <w:t xml:space="preserve">This </w:t>
      </w:r>
      <w:r w:rsidR="00A83E01" w:rsidRPr="00EC1FD7">
        <w:t xml:space="preserve">midterm </w:t>
      </w:r>
      <w:r w:rsidR="4254AA43" w:rsidRPr="00EC1FD7">
        <w:t>evaluation</w:t>
      </w:r>
      <w:r w:rsidR="00A83E01" w:rsidRPr="00EC1FD7">
        <w:t xml:space="preserve"> </w:t>
      </w:r>
      <w:r w:rsidR="4EE91998" w:rsidRPr="00EC1FD7">
        <w:t xml:space="preserve">has </w:t>
      </w:r>
      <w:r w:rsidR="6102E9A9" w:rsidRPr="00EC1FD7">
        <w:t xml:space="preserve">evaluated </w:t>
      </w:r>
      <w:r w:rsidR="4EE91998" w:rsidRPr="00EC1FD7">
        <w:t xml:space="preserve">the relevance, effectiveness, impact, and sustainability of the </w:t>
      </w:r>
      <w:r w:rsidR="6F9943EA" w:rsidRPr="00EC1FD7">
        <w:t>project</w:t>
      </w:r>
      <w:r w:rsidR="4EE91998" w:rsidRPr="00EC1FD7">
        <w:t xml:space="preserve"> to understand its performance and to generate actionable learning and recommendations to improve it</w:t>
      </w:r>
      <w:r w:rsidR="00A83E01" w:rsidRPr="00EC1FD7">
        <w:t xml:space="preserve"> at midline</w:t>
      </w:r>
      <w:r w:rsidR="4EE91998" w:rsidRPr="00EC1FD7">
        <w:t xml:space="preserve">. As this </w:t>
      </w:r>
      <w:r w:rsidR="00C161C1" w:rsidRPr="00EC1FD7">
        <w:t>evaluation has been</w:t>
      </w:r>
      <w:r w:rsidR="4EE91998" w:rsidRPr="00EC1FD7">
        <w:t xml:space="preserve"> conducted in </w:t>
      </w:r>
      <w:r w:rsidR="008A7305" w:rsidRPr="00EC1FD7">
        <w:t>y</w:t>
      </w:r>
      <w:r w:rsidR="4EE91998" w:rsidRPr="00EC1FD7">
        <w:t xml:space="preserve">ear </w:t>
      </w:r>
      <w:proofErr w:type="gramStart"/>
      <w:r w:rsidR="008A7305" w:rsidRPr="00EC1FD7">
        <w:t>four</w:t>
      </w:r>
      <w:r w:rsidR="4EE91998" w:rsidRPr="00EC1FD7">
        <w:t xml:space="preserve"> of a </w:t>
      </w:r>
      <w:r w:rsidR="008A7305" w:rsidRPr="00EC1FD7">
        <w:t>five year</w:t>
      </w:r>
      <w:proofErr w:type="gramEnd"/>
      <w:r w:rsidR="4EE91998" w:rsidRPr="00EC1FD7">
        <w:t xml:space="preserve"> </w:t>
      </w:r>
      <w:r w:rsidR="6F9943EA" w:rsidRPr="00EC1FD7">
        <w:t>project</w:t>
      </w:r>
      <w:r w:rsidRPr="00EC1FD7">
        <w:t xml:space="preserve"> </w:t>
      </w:r>
      <w:r w:rsidR="3624A734" w:rsidRPr="00EC1FD7">
        <w:t>it has</w:t>
      </w:r>
      <w:r w:rsidR="4EE91998" w:rsidRPr="00EC1FD7">
        <w:t xml:space="preserve"> assessed progress on outcomes and identified components of the </w:t>
      </w:r>
      <w:r w:rsidR="259B2573" w:rsidRPr="00EC1FD7">
        <w:t>project</w:t>
      </w:r>
      <w:r w:rsidR="4EE91998" w:rsidRPr="00EC1FD7">
        <w:t xml:space="preserve"> design or implementation that could be strengthened in its final year. It has also generated actionable learning relevant to the </w:t>
      </w:r>
      <w:r w:rsidR="00C161C1" w:rsidRPr="00EC1FD7">
        <w:t>project and</w:t>
      </w:r>
      <w:r w:rsidR="28A9102E" w:rsidRPr="00EC1FD7">
        <w:t xml:space="preserve"> to improving similar future </w:t>
      </w:r>
      <w:r w:rsidR="78F210F4" w:rsidRPr="00EC1FD7">
        <w:t>projects</w:t>
      </w:r>
      <w:r w:rsidR="4EE91998" w:rsidRPr="00EC1FD7">
        <w:t xml:space="preserve"> </w:t>
      </w:r>
      <w:r w:rsidR="00A83E01" w:rsidRPr="00EC1FD7">
        <w:t xml:space="preserve">of the NGO </w:t>
      </w:r>
      <w:r w:rsidR="4EE91998" w:rsidRPr="00EC1FD7">
        <w:t xml:space="preserve">based on what has been learned from delivering </w:t>
      </w:r>
      <w:r w:rsidR="00A83E01" w:rsidRPr="00EC1FD7">
        <w:t>the current project</w:t>
      </w:r>
      <w:r w:rsidR="4EE91998" w:rsidRPr="00EC1FD7">
        <w:t xml:space="preserve">. </w:t>
      </w:r>
    </w:p>
    <w:p w14:paraId="4E2ED79A" w14:textId="627D0C26" w:rsidR="002D7E3F" w:rsidRDefault="6832AF1A" w:rsidP="00EC1FD7">
      <w:pPr>
        <w:pStyle w:val="BodyText"/>
      </w:pPr>
      <w:r>
        <w:t xml:space="preserve">The </w:t>
      </w:r>
      <w:r w:rsidR="00C161C1">
        <w:t>evaluation used</w:t>
      </w:r>
      <w:r w:rsidR="00275811">
        <w:t xml:space="preserve"> a quasi-experimental mixed methods (quantitative and qualitative) design with treatment and control schools to assess </w:t>
      </w:r>
      <w:r w:rsidR="00A83E01">
        <w:t xml:space="preserve">the project </w:t>
      </w:r>
      <w:r w:rsidR="00275811">
        <w:t xml:space="preserve">performance at midline compared with baseline results, outcome targets, and the comparison/control group to generate findings and learnings to inform this and future </w:t>
      </w:r>
      <w:r w:rsidR="7FF5C6FA">
        <w:t>pro</w:t>
      </w:r>
      <w:r w:rsidR="10E82BF9">
        <w:t>jects</w:t>
      </w:r>
      <w:r>
        <w:t>.</w:t>
      </w:r>
    </w:p>
    <w:p w14:paraId="38BDE451" w14:textId="02A91148" w:rsidR="00A83E01" w:rsidRDefault="00A83E01" w:rsidP="00EC1FD7">
      <w:pPr>
        <w:pStyle w:val="BodyText"/>
      </w:pPr>
      <w:r>
        <w:t xml:space="preserve">As part of the midterm evaluation, the client was interested in </w:t>
      </w:r>
      <w:proofErr w:type="gramStart"/>
      <w:r>
        <w:t>whether or not</w:t>
      </w:r>
      <w:proofErr w:type="gramEnd"/>
      <w:r>
        <w:t xml:space="preserve"> </w:t>
      </w:r>
      <w:r w:rsidR="003C3467">
        <w:t xml:space="preserve">primary </w:t>
      </w:r>
      <w:r>
        <w:t xml:space="preserve">students at treatment schools exhibit higher engagement levels compared to students at control schools. </w:t>
      </w:r>
      <w:r w:rsidR="00EC1FD7">
        <w:t xml:space="preserve">To do so, a latent factor regression model was estimated to determine respective treatment effects. This excerpt from the full report presents key aspects of the analysis as well as findings associated with the </w:t>
      </w:r>
      <w:r w:rsidR="00EC1FD7">
        <w:t xml:space="preserve">latent factor regression </w:t>
      </w:r>
      <w:r w:rsidR="00EC1FD7">
        <w:t>modelling. The analysis was performed using R</w:t>
      </w:r>
      <w:r w:rsidR="003C3467">
        <w:t xml:space="preserve"> </w:t>
      </w:r>
      <w:r w:rsidR="003C3467">
        <w:fldChar w:fldCharType="begin" w:fldLock="1"/>
      </w:r>
      <w:r w:rsidR="003C3467">
        <w:instrText>ADDIN CSL_CITATION {"citationItems":[{"id":"ITEM-1","itemData":{"ISBN":"3900051070","abstract":"R Core Team (2020). R: A language and environment for statistical computing. R Foundation for Statistical Computing, Vienna, Austria. URL http://www.R-project.org/.","author":[{"dropping-particle":"","family":"The R Core Team","given":"","non-dropping-particle":"","parse-names":false,"suffix":""}],"container-title":"R Foundation for Statistical Computing","id":"ITEM-1","issued":{"date-parts":[["2019"]]},"page":"https://www.R-project.org","title":"A Language and Environment for Statistical Computing. Version 3.6.2.","type":"article-journal","volume":"3"},"uris":["http://www.mendeley.com/documents/?uuid=6267b075-7821-47c7-8774-9e231d2e3404"]}],"mendeley":{"formattedCitation":"(The R Core Team, 2019)","plainTextFormattedCitation":"(The R Core Team, 2019)","previouslyFormattedCitation":"(The R Core Team, 2019)"},"properties":{"noteIndex":0},"schema":"https://github.com/citation-style-language/schema/raw/master/csl-citation.json"}</w:instrText>
      </w:r>
      <w:r w:rsidR="003C3467">
        <w:fldChar w:fldCharType="separate"/>
      </w:r>
      <w:r w:rsidR="003C3467" w:rsidRPr="003C3467">
        <w:rPr>
          <w:noProof/>
        </w:rPr>
        <w:t>(The R Core Team, 2019)</w:t>
      </w:r>
      <w:r w:rsidR="003C3467">
        <w:fldChar w:fldCharType="end"/>
      </w:r>
      <w:r w:rsidR="00EC1FD7">
        <w:t xml:space="preserve">, especially using the </w:t>
      </w:r>
      <w:proofErr w:type="spellStart"/>
      <w:r w:rsidR="00EC1FD7">
        <w:t>lavaan</w:t>
      </w:r>
      <w:proofErr w:type="spellEnd"/>
      <w:r w:rsidR="00EC1FD7">
        <w:t>-package</w:t>
      </w:r>
      <w:r w:rsidR="003C3467">
        <w:t xml:space="preserve"> </w:t>
      </w:r>
      <w:r w:rsidR="003C3467">
        <w:fldChar w:fldCharType="begin" w:fldLock="1"/>
      </w:r>
      <w:r w:rsidR="003C3467">
        <w:instrText>ADDIN CSL_CITATION {"citationItems":[{"id":"ITEM-1","itemData":{"DOI":"10.18637/jss.v048.i02","ISSN":"15487660","abstract":"Structural equation modeling (SEM) is a vast field and widely used by many applied researchers in the social and behavioral sciences. Over the years, many software packages for structural equation modeling have been developed, both free and commercial. However, perhaps the best state-of-the-art software packages in this field are still closed- source and/or commercial. The R package lavaan has been developed to provide applied researchers, teachers, and statisticians, a free, fully open-source, but commercial-quality package for latent variable modeling. This paper explains the aims behind the development of the package, gives an overview of its most important features, and provides some examples to illustrate how lavaan works in practice.","author":[{"dropping-particle":"","family":"Rosseel","given":"Yves","non-dropping-particle":"","parse-names":false,"suffix":""}],"container-title":"Journal of Statistical Software","id":"ITEM-1","issue":"2","issued":{"date-parts":[["2012"]]},"title":"Lavaan: An R package for structural equation modeling","type":"article-journal","volume":"48"},"uris":["http://www.mendeley.com/documents/?uuid=1d098638-5a68-4144-b28a-6d00062bfabf"]}],"mendeley":{"formattedCitation":"(Rosseel, 2012)","plainTextFormattedCitation":"(Rosseel, 2012)"},"properties":{"noteIndex":0},"schema":"https://github.com/citation-style-language/schema/raw/master/csl-citation.json"}</w:instrText>
      </w:r>
      <w:r w:rsidR="003C3467">
        <w:fldChar w:fldCharType="separate"/>
      </w:r>
      <w:r w:rsidR="003C3467" w:rsidRPr="003C3467">
        <w:rPr>
          <w:noProof/>
        </w:rPr>
        <w:t>(Rosseel, 2012)</w:t>
      </w:r>
      <w:r w:rsidR="003C3467">
        <w:fldChar w:fldCharType="end"/>
      </w:r>
      <w:r w:rsidR="00EC1FD7">
        <w:t xml:space="preserve">. </w:t>
      </w:r>
    </w:p>
    <w:p w14:paraId="18D4AE39" w14:textId="77777777" w:rsidR="00A83E01" w:rsidRDefault="00A83E01" w:rsidP="00EC1FD7">
      <w:pPr>
        <w:pStyle w:val="BodyText"/>
      </w:pPr>
    </w:p>
    <w:p w14:paraId="672E8D28" w14:textId="77777777" w:rsidR="00882F38" w:rsidRDefault="00882F38" w:rsidP="00EC1FD7">
      <w:pPr>
        <w:pStyle w:val="BodyText"/>
      </w:pPr>
    </w:p>
    <w:p w14:paraId="53CE427B" w14:textId="77777777" w:rsidR="00882F38" w:rsidRDefault="00882F38" w:rsidP="00EC1FD7">
      <w:pPr>
        <w:pStyle w:val="BodyText"/>
      </w:pPr>
    </w:p>
    <w:p w14:paraId="45DD03F0" w14:textId="2A38BE5F" w:rsidR="003C3467" w:rsidRPr="003C3467" w:rsidRDefault="00A100B8" w:rsidP="003C3467">
      <w:pPr>
        <w:pStyle w:val="Heading1"/>
      </w:pPr>
      <w:r>
        <w:lastRenderedPageBreak/>
        <w:t>The results</w:t>
      </w:r>
    </w:p>
    <w:p w14:paraId="78DC13ED" w14:textId="39DBF0F1" w:rsidR="003C3467" w:rsidRDefault="003C3467" w:rsidP="00EC1FD7">
      <w:pPr>
        <w:pStyle w:val="BodyText"/>
      </w:pPr>
      <w:r>
        <w:t xml:space="preserve">The midterm survey </w:t>
      </w:r>
      <w:r w:rsidR="004C1F03">
        <w:t xml:space="preserve">targeted </w:t>
      </w:r>
      <w:r>
        <w:t xml:space="preserve">primary students </w:t>
      </w:r>
      <w:r w:rsidR="004C1F03">
        <w:t xml:space="preserve">at 66 schools in the territories of both Gaza and West Bank. </w:t>
      </w:r>
      <w:r w:rsidR="000F3504">
        <w:t xml:space="preserve">Table 1 below presents some </w:t>
      </w:r>
      <w:r w:rsidR="000F3504">
        <w:t xml:space="preserve">characteristics of the school sample. As it highlights, the client’s quasi-experimental matching design to determine the treatment and school sample before baseline cannot be deemed successful. Not only varied the treatment and control sample starkly in terms of both number of schools as well as students but also in terms of gender and especially location. Whereas around 39 percent of treatment schools </w:t>
      </w:r>
      <w:proofErr w:type="gramStart"/>
      <w:r w:rsidR="000F3504">
        <w:t>were located in</w:t>
      </w:r>
      <w:proofErr w:type="gramEnd"/>
      <w:r w:rsidR="000F3504">
        <w:t xml:space="preserve"> West Bank, none of the control schools were located there. </w:t>
      </w:r>
      <w:r w:rsidR="002D3948">
        <w:t>In total, 920 primary students were participated in the survey.</w:t>
      </w:r>
    </w:p>
    <w:p w14:paraId="62B33455" w14:textId="04013384" w:rsidR="000F3504" w:rsidRDefault="000F3504" w:rsidP="000F3504">
      <w:pPr>
        <w:pStyle w:val="Caption"/>
      </w:pPr>
      <w:r>
        <w:t xml:space="preserve">Table </w:t>
      </w:r>
      <w:r>
        <w:fldChar w:fldCharType="begin"/>
      </w:r>
      <w:r>
        <w:instrText xml:space="preserve"> SEQ Table \* ARABIC </w:instrText>
      </w:r>
      <w:r>
        <w:fldChar w:fldCharType="separate"/>
      </w:r>
      <w:r w:rsidR="00D56AA7">
        <w:rPr>
          <w:noProof/>
        </w:rPr>
        <w:t>1</w:t>
      </w:r>
      <w:r>
        <w:fldChar w:fldCharType="end"/>
      </w:r>
      <w:r>
        <w:t>: The school sample</w:t>
      </w:r>
    </w:p>
    <w:tbl>
      <w:tblPr>
        <w:tblW w:w="7797" w:type="dxa"/>
        <w:tblLook w:val="04A0" w:firstRow="1" w:lastRow="0" w:firstColumn="1" w:lastColumn="0" w:noHBand="0" w:noVBand="1"/>
      </w:tblPr>
      <w:tblGrid>
        <w:gridCol w:w="1116"/>
        <w:gridCol w:w="1294"/>
        <w:gridCol w:w="2602"/>
        <w:gridCol w:w="1367"/>
        <w:gridCol w:w="1418"/>
      </w:tblGrid>
      <w:tr w:rsidR="00476025" w:rsidRPr="00476025" w14:paraId="453292C6" w14:textId="77777777" w:rsidTr="009F10E1">
        <w:trPr>
          <w:trHeight w:val="288"/>
        </w:trPr>
        <w:tc>
          <w:tcPr>
            <w:tcW w:w="1116" w:type="dxa"/>
            <w:tcBorders>
              <w:top w:val="single" w:sz="4" w:space="0" w:color="auto"/>
              <w:left w:val="nil"/>
              <w:bottom w:val="single" w:sz="4" w:space="0" w:color="auto"/>
              <w:right w:val="nil"/>
            </w:tcBorders>
            <w:shd w:val="clear" w:color="auto" w:fill="auto"/>
            <w:noWrap/>
            <w:vAlign w:val="bottom"/>
            <w:hideMark/>
          </w:tcPr>
          <w:p w14:paraId="778BE001" w14:textId="77777777" w:rsidR="00476025" w:rsidRPr="00476025" w:rsidRDefault="00476025" w:rsidP="009F10E1">
            <w:pPr>
              <w:spacing w:line="240" w:lineRule="auto"/>
              <w:rPr>
                <w:rFonts w:ascii="Aptos Narrow" w:eastAsia="Times New Roman" w:hAnsi="Aptos Narrow" w:cs="Times New Roman"/>
                <w:color w:val="000000"/>
                <w:sz w:val="22"/>
                <w:szCs w:val="22"/>
                <w:lang/>
              </w:rPr>
            </w:pPr>
            <w:r w:rsidRPr="00476025">
              <w:rPr>
                <w:rFonts w:ascii="Aptos Narrow" w:eastAsia="Times New Roman" w:hAnsi="Aptos Narrow" w:cs="Times New Roman"/>
                <w:color w:val="000000"/>
                <w:sz w:val="22"/>
                <w:szCs w:val="22"/>
                <w:lang/>
              </w:rPr>
              <w:t>Status</w:t>
            </w:r>
          </w:p>
        </w:tc>
        <w:tc>
          <w:tcPr>
            <w:tcW w:w="1294" w:type="dxa"/>
            <w:tcBorders>
              <w:top w:val="single" w:sz="4" w:space="0" w:color="auto"/>
              <w:left w:val="nil"/>
              <w:bottom w:val="single" w:sz="4" w:space="0" w:color="auto"/>
              <w:right w:val="nil"/>
            </w:tcBorders>
            <w:shd w:val="clear" w:color="auto" w:fill="auto"/>
            <w:noWrap/>
            <w:vAlign w:val="bottom"/>
            <w:hideMark/>
          </w:tcPr>
          <w:p w14:paraId="4C1D8F08" w14:textId="77777777" w:rsidR="00476025" w:rsidRPr="00476025" w:rsidRDefault="00476025" w:rsidP="009F10E1">
            <w:pPr>
              <w:spacing w:line="240" w:lineRule="auto"/>
              <w:rPr>
                <w:rFonts w:ascii="Aptos Narrow" w:eastAsia="Times New Roman" w:hAnsi="Aptos Narrow" w:cs="Times New Roman"/>
                <w:color w:val="000000"/>
                <w:sz w:val="22"/>
                <w:szCs w:val="22"/>
                <w:lang/>
              </w:rPr>
            </w:pPr>
            <w:r w:rsidRPr="00476025">
              <w:rPr>
                <w:rFonts w:ascii="Aptos Narrow" w:eastAsia="Times New Roman" w:hAnsi="Aptos Narrow" w:cs="Times New Roman"/>
                <w:color w:val="000000"/>
                <w:sz w:val="22"/>
                <w:szCs w:val="22"/>
                <w:lang/>
              </w:rPr>
              <w:t># of schools</w:t>
            </w:r>
          </w:p>
        </w:tc>
        <w:tc>
          <w:tcPr>
            <w:tcW w:w="2602" w:type="dxa"/>
            <w:tcBorders>
              <w:top w:val="single" w:sz="4" w:space="0" w:color="auto"/>
              <w:left w:val="nil"/>
              <w:bottom w:val="single" w:sz="4" w:space="0" w:color="auto"/>
              <w:right w:val="nil"/>
            </w:tcBorders>
            <w:shd w:val="clear" w:color="auto" w:fill="auto"/>
            <w:noWrap/>
            <w:vAlign w:val="bottom"/>
            <w:hideMark/>
          </w:tcPr>
          <w:p w14:paraId="25050BBC" w14:textId="77777777" w:rsidR="00476025" w:rsidRPr="00476025" w:rsidRDefault="00476025" w:rsidP="009F10E1">
            <w:pPr>
              <w:spacing w:line="240" w:lineRule="auto"/>
              <w:rPr>
                <w:rFonts w:ascii="Aptos Narrow" w:eastAsia="Times New Roman" w:hAnsi="Aptos Narrow" w:cs="Times New Roman"/>
                <w:color w:val="000000"/>
                <w:sz w:val="22"/>
                <w:szCs w:val="22"/>
                <w:lang/>
              </w:rPr>
            </w:pPr>
            <w:r w:rsidRPr="00476025">
              <w:rPr>
                <w:rFonts w:ascii="Aptos Narrow" w:eastAsia="Times New Roman" w:hAnsi="Aptos Narrow" w:cs="Times New Roman"/>
                <w:color w:val="000000"/>
                <w:sz w:val="22"/>
                <w:szCs w:val="22"/>
                <w:lang/>
              </w:rPr>
              <w:t>located in West Bank (in %)</w:t>
            </w:r>
          </w:p>
        </w:tc>
        <w:tc>
          <w:tcPr>
            <w:tcW w:w="1367" w:type="dxa"/>
            <w:tcBorders>
              <w:top w:val="single" w:sz="4" w:space="0" w:color="auto"/>
              <w:left w:val="nil"/>
              <w:bottom w:val="single" w:sz="4" w:space="0" w:color="auto"/>
              <w:right w:val="nil"/>
            </w:tcBorders>
            <w:shd w:val="clear" w:color="auto" w:fill="auto"/>
            <w:noWrap/>
            <w:vAlign w:val="bottom"/>
            <w:hideMark/>
          </w:tcPr>
          <w:p w14:paraId="4D9FFF5E" w14:textId="77777777" w:rsidR="00476025" w:rsidRPr="00476025" w:rsidRDefault="00476025" w:rsidP="009F10E1">
            <w:pPr>
              <w:spacing w:line="240" w:lineRule="auto"/>
              <w:rPr>
                <w:rFonts w:ascii="Aptos Narrow" w:eastAsia="Times New Roman" w:hAnsi="Aptos Narrow" w:cs="Times New Roman"/>
                <w:color w:val="000000"/>
                <w:sz w:val="22"/>
                <w:szCs w:val="22"/>
                <w:lang/>
              </w:rPr>
            </w:pPr>
            <w:r w:rsidRPr="00476025">
              <w:rPr>
                <w:rFonts w:ascii="Aptos Narrow" w:eastAsia="Times New Roman" w:hAnsi="Aptos Narrow" w:cs="Times New Roman"/>
                <w:color w:val="000000"/>
                <w:sz w:val="22"/>
                <w:szCs w:val="22"/>
                <w:lang/>
              </w:rPr>
              <w:t># of students</w:t>
            </w:r>
          </w:p>
        </w:tc>
        <w:tc>
          <w:tcPr>
            <w:tcW w:w="1418" w:type="dxa"/>
            <w:tcBorders>
              <w:top w:val="single" w:sz="4" w:space="0" w:color="auto"/>
              <w:left w:val="nil"/>
              <w:bottom w:val="single" w:sz="4" w:space="0" w:color="auto"/>
              <w:right w:val="nil"/>
            </w:tcBorders>
            <w:shd w:val="clear" w:color="auto" w:fill="auto"/>
            <w:noWrap/>
            <w:vAlign w:val="bottom"/>
            <w:hideMark/>
          </w:tcPr>
          <w:p w14:paraId="0E148B59" w14:textId="77777777" w:rsidR="00476025" w:rsidRPr="00476025" w:rsidRDefault="00476025" w:rsidP="009F10E1">
            <w:pPr>
              <w:spacing w:line="240" w:lineRule="auto"/>
              <w:rPr>
                <w:rFonts w:ascii="Aptos Narrow" w:eastAsia="Times New Roman" w:hAnsi="Aptos Narrow" w:cs="Times New Roman"/>
                <w:color w:val="000000"/>
                <w:sz w:val="22"/>
                <w:szCs w:val="22"/>
                <w:lang/>
              </w:rPr>
            </w:pPr>
            <w:r w:rsidRPr="00476025">
              <w:rPr>
                <w:rFonts w:ascii="Aptos Narrow" w:eastAsia="Times New Roman" w:hAnsi="Aptos Narrow" w:cs="Times New Roman"/>
                <w:color w:val="000000"/>
                <w:sz w:val="22"/>
                <w:szCs w:val="22"/>
                <w:lang/>
              </w:rPr>
              <w:t>female (in %)</w:t>
            </w:r>
          </w:p>
        </w:tc>
      </w:tr>
      <w:tr w:rsidR="00476025" w:rsidRPr="00476025" w14:paraId="763D6900" w14:textId="77777777" w:rsidTr="009F10E1">
        <w:trPr>
          <w:trHeight w:val="288"/>
        </w:trPr>
        <w:tc>
          <w:tcPr>
            <w:tcW w:w="1116" w:type="dxa"/>
            <w:tcBorders>
              <w:top w:val="single" w:sz="4" w:space="0" w:color="auto"/>
              <w:left w:val="nil"/>
              <w:bottom w:val="nil"/>
              <w:right w:val="nil"/>
            </w:tcBorders>
            <w:shd w:val="clear" w:color="auto" w:fill="auto"/>
            <w:noWrap/>
            <w:vAlign w:val="bottom"/>
            <w:hideMark/>
          </w:tcPr>
          <w:p w14:paraId="40358DAC" w14:textId="77777777" w:rsidR="00476025" w:rsidRPr="00476025" w:rsidRDefault="00476025" w:rsidP="009F10E1">
            <w:pPr>
              <w:spacing w:line="240" w:lineRule="auto"/>
              <w:rPr>
                <w:rFonts w:ascii="Aptos Narrow" w:eastAsia="Times New Roman" w:hAnsi="Aptos Narrow" w:cs="Times New Roman"/>
                <w:color w:val="000000"/>
                <w:sz w:val="22"/>
                <w:szCs w:val="22"/>
                <w:lang/>
              </w:rPr>
            </w:pPr>
            <w:r w:rsidRPr="00476025">
              <w:rPr>
                <w:rFonts w:ascii="Aptos Narrow" w:eastAsia="Times New Roman" w:hAnsi="Aptos Narrow" w:cs="Times New Roman"/>
                <w:color w:val="000000"/>
                <w:sz w:val="22"/>
                <w:szCs w:val="22"/>
                <w:lang/>
              </w:rPr>
              <w:t>Control</w:t>
            </w:r>
          </w:p>
        </w:tc>
        <w:tc>
          <w:tcPr>
            <w:tcW w:w="1294" w:type="dxa"/>
            <w:tcBorders>
              <w:top w:val="single" w:sz="4" w:space="0" w:color="auto"/>
              <w:left w:val="nil"/>
              <w:bottom w:val="nil"/>
              <w:right w:val="nil"/>
            </w:tcBorders>
            <w:shd w:val="clear" w:color="auto" w:fill="auto"/>
            <w:noWrap/>
            <w:vAlign w:val="bottom"/>
            <w:hideMark/>
          </w:tcPr>
          <w:p w14:paraId="6188CDDC" w14:textId="77777777" w:rsidR="00476025" w:rsidRPr="00476025" w:rsidRDefault="00476025" w:rsidP="009F10E1">
            <w:pPr>
              <w:spacing w:line="240" w:lineRule="auto"/>
              <w:jc w:val="right"/>
              <w:rPr>
                <w:rFonts w:ascii="Aptos Narrow" w:eastAsia="Times New Roman" w:hAnsi="Aptos Narrow" w:cs="Times New Roman"/>
                <w:color w:val="000000"/>
                <w:sz w:val="22"/>
                <w:szCs w:val="22"/>
                <w:lang/>
              </w:rPr>
            </w:pPr>
            <w:r w:rsidRPr="00476025">
              <w:rPr>
                <w:rFonts w:ascii="Aptos Narrow" w:eastAsia="Times New Roman" w:hAnsi="Aptos Narrow" w:cs="Times New Roman"/>
                <w:color w:val="000000"/>
                <w:sz w:val="22"/>
                <w:szCs w:val="22"/>
                <w:lang/>
              </w:rPr>
              <w:t>51</w:t>
            </w:r>
          </w:p>
        </w:tc>
        <w:tc>
          <w:tcPr>
            <w:tcW w:w="2602" w:type="dxa"/>
            <w:tcBorders>
              <w:top w:val="single" w:sz="4" w:space="0" w:color="auto"/>
              <w:left w:val="nil"/>
              <w:bottom w:val="nil"/>
              <w:right w:val="nil"/>
            </w:tcBorders>
            <w:shd w:val="clear" w:color="auto" w:fill="auto"/>
            <w:noWrap/>
            <w:vAlign w:val="bottom"/>
            <w:hideMark/>
          </w:tcPr>
          <w:p w14:paraId="584E4A9C" w14:textId="77777777" w:rsidR="00476025" w:rsidRPr="00476025" w:rsidRDefault="00476025" w:rsidP="009F10E1">
            <w:pPr>
              <w:spacing w:line="240" w:lineRule="auto"/>
              <w:jc w:val="right"/>
              <w:rPr>
                <w:rFonts w:ascii="Aptos Narrow" w:eastAsia="Times New Roman" w:hAnsi="Aptos Narrow" w:cs="Times New Roman"/>
                <w:color w:val="000000"/>
                <w:sz w:val="22"/>
                <w:szCs w:val="22"/>
                <w:lang/>
              </w:rPr>
            </w:pPr>
            <w:r w:rsidRPr="00476025">
              <w:rPr>
                <w:rFonts w:ascii="Aptos Narrow" w:eastAsia="Times New Roman" w:hAnsi="Aptos Narrow" w:cs="Times New Roman"/>
                <w:color w:val="000000"/>
                <w:sz w:val="22"/>
                <w:szCs w:val="22"/>
                <w:lang/>
              </w:rPr>
              <w:t>39.22</w:t>
            </w:r>
          </w:p>
        </w:tc>
        <w:tc>
          <w:tcPr>
            <w:tcW w:w="1367" w:type="dxa"/>
            <w:tcBorders>
              <w:top w:val="single" w:sz="4" w:space="0" w:color="auto"/>
              <w:left w:val="nil"/>
              <w:bottom w:val="nil"/>
              <w:right w:val="nil"/>
            </w:tcBorders>
            <w:shd w:val="clear" w:color="auto" w:fill="auto"/>
            <w:noWrap/>
            <w:vAlign w:val="bottom"/>
            <w:hideMark/>
          </w:tcPr>
          <w:p w14:paraId="4E912CC5" w14:textId="77777777" w:rsidR="00476025" w:rsidRPr="00476025" w:rsidRDefault="00476025" w:rsidP="009F10E1">
            <w:pPr>
              <w:spacing w:line="240" w:lineRule="auto"/>
              <w:jc w:val="right"/>
              <w:rPr>
                <w:rFonts w:ascii="Aptos Narrow" w:eastAsia="Times New Roman" w:hAnsi="Aptos Narrow" w:cs="Times New Roman"/>
                <w:color w:val="000000"/>
                <w:sz w:val="22"/>
                <w:szCs w:val="22"/>
                <w:lang/>
              </w:rPr>
            </w:pPr>
            <w:r w:rsidRPr="00476025">
              <w:rPr>
                <w:rFonts w:ascii="Aptos Narrow" w:eastAsia="Times New Roman" w:hAnsi="Aptos Narrow" w:cs="Times New Roman"/>
                <w:color w:val="000000"/>
                <w:sz w:val="22"/>
                <w:szCs w:val="22"/>
                <w:lang/>
              </w:rPr>
              <w:t>739</w:t>
            </w:r>
          </w:p>
        </w:tc>
        <w:tc>
          <w:tcPr>
            <w:tcW w:w="1418" w:type="dxa"/>
            <w:tcBorders>
              <w:top w:val="single" w:sz="4" w:space="0" w:color="auto"/>
              <w:left w:val="nil"/>
              <w:bottom w:val="nil"/>
              <w:right w:val="nil"/>
            </w:tcBorders>
            <w:shd w:val="clear" w:color="auto" w:fill="auto"/>
            <w:noWrap/>
            <w:vAlign w:val="bottom"/>
            <w:hideMark/>
          </w:tcPr>
          <w:p w14:paraId="326F6333" w14:textId="77777777" w:rsidR="00476025" w:rsidRPr="00476025" w:rsidRDefault="00476025" w:rsidP="009F10E1">
            <w:pPr>
              <w:spacing w:line="240" w:lineRule="auto"/>
              <w:jc w:val="right"/>
              <w:rPr>
                <w:rFonts w:ascii="Aptos Narrow" w:eastAsia="Times New Roman" w:hAnsi="Aptos Narrow" w:cs="Times New Roman"/>
                <w:color w:val="000000"/>
                <w:sz w:val="22"/>
                <w:szCs w:val="22"/>
                <w:lang/>
              </w:rPr>
            </w:pPr>
            <w:r w:rsidRPr="00476025">
              <w:rPr>
                <w:rFonts w:ascii="Aptos Narrow" w:eastAsia="Times New Roman" w:hAnsi="Aptos Narrow" w:cs="Times New Roman"/>
                <w:color w:val="000000"/>
                <w:sz w:val="22"/>
                <w:szCs w:val="22"/>
                <w:lang/>
              </w:rPr>
              <w:t>55.48</w:t>
            </w:r>
          </w:p>
        </w:tc>
      </w:tr>
      <w:tr w:rsidR="00476025" w:rsidRPr="00476025" w14:paraId="3B46DC4F" w14:textId="77777777" w:rsidTr="009F10E1">
        <w:trPr>
          <w:trHeight w:val="288"/>
        </w:trPr>
        <w:tc>
          <w:tcPr>
            <w:tcW w:w="1116" w:type="dxa"/>
            <w:tcBorders>
              <w:top w:val="nil"/>
              <w:left w:val="nil"/>
              <w:right w:val="nil"/>
            </w:tcBorders>
            <w:shd w:val="clear" w:color="auto" w:fill="auto"/>
            <w:noWrap/>
            <w:vAlign w:val="bottom"/>
            <w:hideMark/>
          </w:tcPr>
          <w:p w14:paraId="2CF21E29" w14:textId="77777777" w:rsidR="00476025" w:rsidRPr="00476025" w:rsidRDefault="00476025" w:rsidP="009F10E1">
            <w:pPr>
              <w:spacing w:line="240" w:lineRule="auto"/>
              <w:rPr>
                <w:rFonts w:ascii="Aptos Narrow" w:eastAsia="Times New Roman" w:hAnsi="Aptos Narrow" w:cs="Times New Roman"/>
                <w:color w:val="000000"/>
                <w:sz w:val="22"/>
                <w:szCs w:val="22"/>
                <w:lang/>
              </w:rPr>
            </w:pPr>
            <w:r w:rsidRPr="00476025">
              <w:rPr>
                <w:rFonts w:ascii="Aptos Narrow" w:eastAsia="Times New Roman" w:hAnsi="Aptos Narrow" w:cs="Times New Roman"/>
                <w:color w:val="000000"/>
                <w:sz w:val="22"/>
                <w:szCs w:val="22"/>
                <w:lang/>
              </w:rPr>
              <w:t>Treatment</w:t>
            </w:r>
          </w:p>
        </w:tc>
        <w:tc>
          <w:tcPr>
            <w:tcW w:w="1294" w:type="dxa"/>
            <w:tcBorders>
              <w:top w:val="nil"/>
              <w:left w:val="nil"/>
              <w:right w:val="nil"/>
            </w:tcBorders>
            <w:shd w:val="clear" w:color="auto" w:fill="auto"/>
            <w:noWrap/>
            <w:vAlign w:val="bottom"/>
            <w:hideMark/>
          </w:tcPr>
          <w:p w14:paraId="5F7BD9CB" w14:textId="77777777" w:rsidR="00476025" w:rsidRPr="00476025" w:rsidRDefault="00476025" w:rsidP="009F10E1">
            <w:pPr>
              <w:spacing w:line="240" w:lineRule="auto"/>
              <w:jc w:val="right"/>
              <w:rPr>
                <w:rFonts w:ascii="Aptos Narrow" w:eastAsia="Times New Roman" w:hAnsi="Aptos Narrow" w:cs="Times New Roman"/>
                <w:color w:val="000000"/>
                <w:sz w:val="22"/>
                <w:szCs w:val="22"/>
                <w:lang/>
              </w:rPr>
            </w:pPr>
            <w:r w:rsidRPr="00476025">
              <w:rPr>
                <w:rFonts w:ascii="Aptos Narrow" w:eastAsia="Times New Roman" w:hAnsi="Aptos Narrow" w:cs="Times New Roman"/>
                <w:color w:val="000000"/>
                <w:sz w:val="22"/>
                <w:szCs w:val="22"/>
                <w:lang/>
              </w:rPr>
              <w:t>15</w:t>
            </w:r>
          </w:p>
        </w:tc>
        <w:tc>
          <w:tcPr>
            <w:tcW w:w="2602" w:type="dxa"/>
            <w:tcBorders>
              <w:top w:val="nil"/>
              <w:left w:val="nil"/>
              <w:right w:val="nil"/>
            </w:tcBorders>
            <w:shd w:val="clear" w:color="auto" w:fill="auto"/>
            <w:noWrap/>
            <w:vAlign w:val="bottom"/>
            <w:hideMark/>
          </w:tcPr>
          <w:p w14:paraId="2D5F24DA" w14:textId="77777777" w:rsidR="00476025" w:rsidRPr="00476025" w:rsidRDefault="00476025" w:rsidP="009F10E1">
            <w:pPr>
              <w:spacing w:line="240" w:lineRule="auto"/>
              <w:jc w:val="right"/>
              <w:rPr>
                <w:rFonts w:ascii="Aptos Narrow" w:eastAsia="Times New Roman" w:hAnsi="Aptos Narrow" w:cs="Times New Roman"/>
                <w:color w:val="000000"/>
                <w:sz w:val="22"/>
                <w:szCs w:val="22"/>
                <w:lang/>
              </w:rPr>
            </w:pPr>
            <w:r w:rsidRPr="00476025">
              <w:rPr>
                <w:rFonts w:ascii="Aptos Narrow" w:eastAsia="Times New Roman" w:hAnsi="Aptos Narrow" w:cs="Times New Roman"/>
                <w:color w:val="000000"/>
                <w:sz w:val="22"/>
                <w:szCs w:val="22"/>
                <w:lang/>
              </w:rPr>
              <w:t>0</w:t>
            </w:r>
          </w:p>
        </w:tc>
        <w:tc>
          <w:tcPr>
            <w:tcW w:w="1367" w:type="dxa"/>
            <w:tcBorders>
              <w:top w:val="nil"/>
              <w:left w:val="nil"/>
              <w:right w:val="nil"/>
            </w:tcBorders>
            <w:shd w:val="clear" w:color="auto" w:fill="auto"/>
            <w:noWrap/>
            <w:vAlign w:val="bottom"/>
            <w:hideMark/>
          </w:tcPr>
          <w:p w14:paraId="36158C73" w14:textId="77777777" w:rsidR="00476025" w:rsidRPr="00476025" w:rsidRDefault="00476025" w:rsidP="009F10E1">
            <w:pPr>
              <w:spacing w:line="240" w:lineRule="auto"/>
              <w:jc w:val="right"/>
              <w:rPr>
                <w:rFonts w:ascii="Aptos Narrow" w:eastAsia="Times New Roman" w:hAnsi="Aptos Narrow" w:cs="Times New Roman"/>
                <w:color w:val="000000"/>
                <w:sz w:val="22"/>
                <w:szCs w:val="22"/>
                <w:lang/>
              </w:rPr>
            </w:pPr>
            <w:r w:rsidRPr="00476025">
              <w:rPr>
                <w:rFonts w:ascii="Aptos Narrow" w:eastAsia="Times New Roman" w:hAnsi="Aptos Narrow" w:cs="Times New Roman"/>
                <w:color w:val="000000"/>
                <w:sz w:val="22"/>
                <w:szCs w:val="22"/>
                <w:lang/>
              </w:rPr>
              <w:t>181</w:t>
            </w:r>
          </w:p>
        </w:tc>
        <w:tc>
          <w:tcPr>
            <w:tcW w:w="1418" w:type="dxa"/>
            <w:tcBorders>
              <w:top w:val="nil"/>
              <w:left w:val="nil"/>
              <w:right w:val="nil"/>
            </w:tcBorders>
            <w:shd w:val="clear" w:color="auto" w:fill="auto"/>
            <w:noWrap/>
            <w:vAlign w:val="bottom"/>
            <w:hideMark/>
          </w:tcPr>
          <w:p w14:paraId="73B9D5AA" w14:textId="77777777" w:rsidR="00476025" w:rsidRPr="00476025" w:rsidRDefault="00476025" w:rsidP="009F10E1">
            <w:pPr>
              <w:spacing w:line="240" w:lineRule="auto"/>
              <w:jc w:val="right"/>
              <w:rPr>
                <w:rFonts w:ascii="Aptos Narrow" w:eastAsia="Times New Roman" w:hAnsi="Aptos Narrow" w:cs="Times New Roman"/>
                <w:color w:val="000000"/>
                <w:sz w:val="22"/>
                <w:szCs w:val="22"/>
                <w:lang/>
              </w:rPr>
            </w:pPr>
            <w:r w:rsidRPr="00476025">
              <w:rPr>
                <w:rFonts w:ascii="Aptos Narrow" w:eastAsia="Times New Roman" w:hAnsi="Aptos Narrow" w:cs="Times New Roman"/>
                <w:color w:val="000000"/>
                <w:sz w:val="22"/>
                <w:szCs w:val="22"/>
                <w:lang/>
              </w:rPr>
              <w:t>48.07</w:t>
            </w:r>
          </w:p>
        </w:tc>
      </w:tr>
      <w:tr w:rsidR="00476025" w:rsidRPr="00476025" w14:paraId="41501008" w14:textId="77777777" w:rsidTr="009F10E1">
        <w:trPr>
          <w:trHeight w:val="288"/>
        </w:trPr>
        <w:tc>
          <w:tcPr>
            <w:tcW w:w="1116" w:type="dxa"/>
            <w:tcBorders>
              <w:top w:val="nil"/>
              <w:left w:val="nil"/>
              <w:bottom w:val="single" w:sz="4" w:space="0" w:color="auto"/>
              <w:right w:val="nil"/>
            </w:tcBorders>
            <w:shd w:val="clear" w:color="auto" w:fill="auto"/>
            <w:noWrap/>
            <w:vAlign w:val="bottom"/>
            <w:hideMark/>
          </w:tcPr>
          <w:p w14:paraId="287E9ECA" w14:textId="77777777" w:rsidR="00476025" w:rsidRPr="00476025" w:rsidRDefault="00476025" w:rsidP="009F10E1">
            <w:pPr>
              <w:spacing w:line="240" w:lineRule="auto"/>
              <w:rPr>
                <w:rFonts w:ascii="Aptos Narrow" w:eastAsia="Times New Roman" w:hAnsi="Aptos Narrow" w:cs="Times New Roman"/>
                <w:color w:val="000000"/>
                <w:sz w:val="22"/>
                <w:szCs w:val="22"/>
                <w:lang/>
              </w:rPr>
            </w:pPr>
            <w:r w:rsidRPr="00476025">
              <w:rPr>
                <w:rFonts w:ascii="Aptos Narrow" w:eastAsia="Times New Roman" w:hAnsi="Aptos Narrow" w:cs="Times New Roman"/>
                <w:color w:val="000000"/>
                <w:sz w:val="22"/>
                <w:szCs w:val="22"/>
                <w:lang/>
              </w:rPr>
              <w:t>Total</w:t>
            </w:r>
          </w:p>
        </w:tc>
        <w:tc>
          <w:tcPr>
            <w:tcW w:w="1294" w:type="dxa"/>
            <w:tcBorders>
              <w:top w:val="nil"/>
              <w:left w:val="nil"/>
              <w:bottom w:val="single" w:sz="4" w:space="0" w:color="auto"/>
              <w:right w:val="nil"/>
            </w:tcBorders>
            <w:shd w:val="clear" w:color="auto" w:fill="auto"/>
            <w:noWrap/>
            <w:vAlign w:val="bottom"/>
            <w:hideMark/>
          </w:tcPr>
          <w:p w14:paraId="1C9E67ED" w14:textId="77777777" w:rsidR="00476025" w:rsidRPr="00476025" w:rsidRDefault="00476025" w:rsidP="009F10E1">
            <w:pPr>
              <w:spacing w:line="240" w:lineRule="auto"/>
              <w:jc w:val="right"/>
              <w:rPr>
                <w:rFonts w:ascii="Aptos Narrow" w:eastAsia="Times New Roman" w:hAnsi="Aptos Narrow" w:cs="Times New Roman"/>
                <w:color w:val="000000"/>
                <w:sz w:val="22"/>
                <w:szCs w:val="22"/>
                <w:lang/>
              </w:rPr>
            </w:pPr>
            <w:r w:rsidRPr="00476025">
              <w:rPr>
                <w:rFonts w:ascii="Aptos Narrow" w:eastAsia="Times New Roman" w:hAnsi="Aptos Narrow" w:cs="Times New Roman"/>
                <w:color w:val="000000"/>
                <w:sz w:val="22"/>
                <w:szCs w:val="22"/>
                <w:lang/>
              </w:rPr>
              <w:t>66</w:t>
            </w:r>
          </w:p>
        </w:tc>
        <w:tc>
          <w:tcPr>
            <w:tcW w:w="2602" w:type="dxa"/>
            <w:tcBorders>
              <w:top w:val="nil"/>
              <w:left w:val="nil"/>
              <w:bottom w:val="single" w:sz="4" w:space="0" w:color="auto"/>
              <w:right w:val="nil"/>
            </w:tcBorders>
            <w:shd w:val="clear" w:color="auto" w:fill="auto"/>
            <w:noWrap/>
            <w:vAlign w:val="bottom"/>
            <w:hideMark/>
          </w:tcPr>
          <w:p w14:paraId="0405BFF3" w14:textId="57BE484F" w:rsidR="00476025" w:rsidRPr="00476025" w:rsidRDefault="00476025" w:rsidP="009F10E1">
            <w:pPr>
              <w:spacing w:line="240" w:lineRule="auto"/>
              <w:jc w:val="right"/>
              <w:rPr>
                <w:rFonts w:ascii="Aptos Narrow" w:eastAsia="Times New Roman" w:hAnsi="Aptos Narrow" w:cs="Times New Roman"/>
                <w:color w:val="000000"/>
                <w:sz w:val="22"/>
                <w:szCs w:val="22"/>
                <w:lang/>
              </w:rPr>
            </w:pPr>
          </w:p>
        </w:tc>
        <w:tc>
          <w:tcPr>
            <w:tcW w:w="1367" w:type="dxa"/>
            <w:tcBorders>
              <w:top w:val="nil"/>
              <w:left w:val="nil"/>
              <w:bottom w:val="single" w:sz="4" w:space="0" w:color="auto"/>
              <w:right w:val="nil"/>
            </w:tcBorders>
            <w:shd w:val="clear" w:color="auto" w:fill="auto"/>
            <w:noWrap/>
            <w:vAlign w:val="bottom"/>
            <w:hideMark/>
          </w:tcPr>
          <w:p w14:paraId="6BA18060" w14:textId="77777777" w:rsidR="00476025" w:rsidRPr="00476025" w:rsidRDefault="00476025" w:rsidP="009F10E1">
            <w:pPr>
              <w:spacing w:line="240" w:lineRule="auto"/>
              <w:jc w:val="right"/>
              <w:rPr>
                <w:rFonts w:ascii="Aptos Narrow" w:eastAsia="Times New Roman" w:hAnsi="Aptos Narrow" w:cs="Times New Roman"/>
                <w:color w:val="000000"/>
                <w:sz w:val="22"/>
                <w:szCs w:val="22"/>
                <w:lang/>
              </w:rPr>
            </w:pPr>
            <w:r w:rsidRPr="00476025">
              <w:rPr>
                <w:rFonts w:ascii="Aptos Narrow" w:eastAsia="Times New Roman" w:hAnsi="Aptos Narrow" w:cs="Times New Roman"/>
                <w:color w:val="000000"/>
                <w:sz w:val="22"/>
                <w:szCs w:val="22"/>
                <w:lang/>
              </w:rPr>
              <w:t>920</w:t>
            </w:r>
          </w:p>
        </w:tc>
        <w:tc>
          <w:tcPr>
            <w:tcW w:w="1418" w:type="dxa"/>
            <w:tcBorders>
              <w:top w:val="nil"/>
              <w:left w:val="nil"/>
              <w:bottom w:val="single" w:sz="4" w:space="0" w:color="auto"/>
              <w:right w:val="nil"/>
            </w:tcBorders>
            <w:shd w:val="clear" w:color="auto" w:fill="auto"/>
            <w:noWrap/>
            <w:vAlign w:val="bottom"/>
            <w:hideMark/>
          </w:tcPr>
          <w:p w14:paraId="2DC6DE6F" w14:textId="3783D63A" w:rsidR="00476025" w:rsidRPr="00476025" w:rsidRDefault="00476025" w:rsidP="009F10E1">
            <w:pPr>
              <w:spacing w:line="240" w:lineRule="auto"/>
              <w:jc w:val="right"/>
              <w:rPr>
                <w:rFonts w:ascii="Aptos Narrow" w:eastAsia="Times New Roman" w:hAnsi="Aptos Narrow" w:cs="Times New Roman"/>
                <w:color w:val="000000"/>
                <w:sz w:val="22"/>
                <w:szCs w:val="22"/>
                <w:lang/>
              </w:rPr>
            </w:pPr>
          </w:p>
        </w:tc>
      </w:tr>
    </w:tbl>
    <w:p w14:paraId="48776FFC" w14:textId="57F5BAD9" w:rsidR="000F3504" w:rsidRDefault="000F3504" w:rsidP="000F3504">
      <w:pPr>
        <w:pStyle w:val="FootnoteText"/>
      </w:pPr>
      <w:r>
        <w:t xml:space="preserve">Source: midterm 2022 © the Client </w:t>
      </w:r>
    </w:p>
    <w:p w14:paraId="63CAD488" w14:textId="36F408EC" w:rsidR="000F3504" w:rsidRDefault="00476025" w:rsidP="00EC1FD7">
      <w:pPr>
        <w:pStyle w:val="BodyText"/>
      </w:pPr>
      <w:r>
        <w:t xml:space="preserve">The questionnaires that were administered to </w:t>
      </w:r>
      <w:r w:rsidR="000A5B9A">
        <w:t xml:space="preserve">both treatment and control </w:t>
      </w:r>
      <w:r>
        <w:t>primary schools</w:t>
      </w:r>
      <w:r w:rsidR="000A5B9A">
        <w:t xml:space="preserve"> contains three items intended to gauge school engagement. </w:t>
      </w:r>
      <w:r w:rsidR="006F4272">
        <w:t xml:space="preserve">They are presented in table 2 below. </w:t>
      </w:r>
      <w:proofErr w:type="gramStart"/>
      <w:r w:rsidR="00EC67F1">
        <w:t>In order to</w:t>
      </w:r>
      <w:proofErr w:type="gramEnd"/>
      <w:r w:rsidR="00EC67F1">
        <w:t xml:space="preserve"> answer the questions implied by the items, students could choose one of the following four answer options: never, rarely, sometimes, always. Thus, the resulting survey data collected through these items is categorical in nature. </w:t>
      </w:r>
    </w:p>
    <w:p w14:paraId="4CA6286D" w14:textId="56D150DF" w:rsidR="006F4272" w:rsidRDefault="006F4272" w:rsidP="006F4272">
      <w:pPr>
        <w:pStyle w:val="Caption"/>
      </w:pPr>
      <w:r>
        <w:t xml:space="preserve">Table </w:t>
      </w:r>
      <w:r>
        <w:fldChar w:fldCharType="begin"/>
      </w:r>
      <w:r>
        <w:instrText xml:space="preserve"> SEQ Table \* ARABIC </w:instrText>
      </w:r>
      <w:r>
        <w:fldChar w:fldCharType="separate"/>
      </w:r>
      <w:r w:rsidR="00D56AA7">
        <w:rPr>
          <w:noProof/>
        </w:rPr>
        <w:t>2</w:t>
      </w:r>
      <w:r>
        <w:fldChar w:fldCharType="end"/>
      </w:r>
      <w:r>
        <w:t>: the survey items to gauge engagement</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6804"/>
        <w:gridCol w:w="1843"/>
      </w:tblGrid>
      <w:tr w:rsidR="006F48A7" w14:paraId="5852D1D7" w14:textId="151E2B6E" w:rsidTr="006F48A7">
        <w:tc>
          <w:tcPr>
            <w:tcW w:w="709" w:type="dxa"/>
            <w:tcBorders>
              <w:top w:val="single" w:sz="4" w:space="0" w:color="auto"/>
              <w:bottom w:val="single" w:sz="4" w:space="0" w:color="auto"/>
            </w:tcBorders>
          </w:tcPr>
          <w:p w14:paraId="2B57A882" w14:textId="22070140" w:rsidR="006F48A7" w:rsidRDefault="006F48A7" w:rsidP="006F4272">
            <w:r>
              <w:t>Item code</w:t>
            </w:r>
          </w:p>
        </w:tc>
        <w:tc>
          <w:tcPr>
            <w:tcW w:w="6804" w:type="dxa"/>
            <w:tcBorders>
              <w:top w:val="single" w:sz="4" w:space="0" w:color="auto"/>
              <w:bottom w:val="single" w:sz="4" w:space="0" w:color="auto"/>
            </w:tcBorders>
          </w:tcPr>
          <w:p w14:paraId="5CE856B2" w14:textId="5D8CB837" w:rsidR="006F48A7" w:rsidRDefault="006F48A7" w:rsidP="006F4272">
            <w:r>
              <w:t>wording</w:t>
            </w:r>
          </w:p>
        </w:tc>
        <w:tc>
          <w:tcPr>
            <w:tcW w:w="1843" w:type="dxa"/>
            <w:tcBorders>
              <w:top w:val="single" w:sz="4" w:space="0" w:color="auto"/>
              <w:bottom w:val="single" w:sz="4" w:space="0" w:color="auto"/>
            </w:tcBorders>
          </w:tcPr>
          <w:p w14:paraId="4174D4BB" w14:textId="6464E840" w:rsidR="006F48A7" w:rsidRPr="006F48A7" w:rsidRDefault="006F48A7" w:rsidP="006F48A7">
            <w:pPr>
              <w:jc w:val="center"/>
              <w:rPr>
                <w:sz w:val="22"/>
                <w:szCs w:val="22"/>
              </w:rPr>
            </w:pPr>
            <w:r w:rsidRPr="006F48A7">
              <w:rPr>
                <w:sz w:val="22"/>
                <w:szCs w:val="22"/>
              </w:rPr>
              <w:t>ICC’s</w:t>
            </w:r>
          </w:p>
        </w:tc>
      </w:tr>
      <w:tr w:rsidR="006F48A7" w14:paraId="2E6A2F37" w14:textId="3A11E57F" w:rsidTr="006F48A7">
        <w:tc>
          <w:tcPr>
            <w:tcW w:w="709" w:type="dxa"/>
            <w:tcBorders>
              <w:top w:val="single" w:sz="4" w:space="0" w:color="auto"/>
            </w:tcBorders>
          </w:tcPr>
          <w:p w14:paraId="16F18CF8" w14:textId="596902C2" w:rsidR="006F48A7" w:rsidRPr="006F4272" w:rsidRDefault="006F48A7" w:rsidP="006F4272">
            <w:pPr>
              <w:spacing w:line="240" w:lineRule="auto"/>
              <w:rPr>
                <w:sz w:val="22"/>
                <w:szCs w:val="22"/>
              </w:rPr>
            </w:pPr>
            <w:r w:rsidRPr="006F4272">
              <w:rPr>
                <w:sz w:val="22"/>
                <w:szCs w:val="22"/>
              </w:rPr>
              <w:t>PS 5</w:t>
            </w:r>
          </w:p>
        </w:tc>
        <w:tc>
          <w:tcPr>
            <w:tcW w:w="6804" w:type="dxa"/>
            <w:tcBorders>
              <w:top w:val="single" w:sz="4" w:space="0" w:color="auto"/>
            </w:tcBorders>
          </w:tcPr>
          <w:p w14:paraId="4BB9B539" w14:textId="603181BC" w:rsidR="006F48A7" w:rsidRPr="006F4272" w:rsidRDefault="006F48A7" w:rsidP="006F4272">
            <w:pPr>
              <w:spacing w:line="240" w:lineRule="auto"/>
              <w:rPr>
                <w:sz w:val="22"/>
                <w:szCs w:val="22"/>
              </w:rPr>
            </w:pPr>
            <w:r w:rsidRPr="006F4272">
              <w:rPr>
                <w:sz w:val="22"/>
                <w:szCs w:val="22"/>
              </w:rPr>
              <w:t>Do you share your ideas, opinion, thoughts and feelings in the classroom when you have any?</w:t>
            </w:r>
          </w:p>
        </w:tc>
        <w:tc>
          <w:tcPr>
            <w:tcW w:w="1843" w:type="dxa"/>
            <w:tcBorders>
              <w:top w:val="single" w:sz="4" w:space="0" w:color="auto"/>
            </w:tcBorders>
          </w:tcPr>
          <w:p w14:paraId="5B9E11A0" w14:textId="7728C1A4" w:rsidR="006F48A7" w:rsidRPr="006F4272" w:rsidRDefault="006F48A7" w:rsidP="006F48A7">
            <w:pPr>
              <w:spacing w:line="240" w:lineRule="auto"/>
              <w:jc w:val="center"/>
              <w:rPr>
                <w:sz w:val="22"/>
                <w:szCs w:val="22"/>
              </w:rPr>
            </w:pPr>
            <w:r w:rsidRPr="006F48A7">
              <w:rPr>
                <w:sz w:val="22"/>
                <w:szCs w:val="22"/>
              </w:rPr>
              <w:t>0.27</w:t>
            </w:r>
          </w:p>
        </w:tc>
      </w:tr>
      <w:tr w:rsidR="006F48A7" w14:paraId="6CB62C92" w14:textId="5A1714D2" w:rsidTr="006F48A7">
        <w:tc>
          <w:tcPr>
            <w:tcW w:w="709" w:type="dxa"/>
          </w:tcPr>
          <w:p w14:paraId="7E6F8015" w14:textId="120FB8D9" w:rsidR="006F48A7" w:rsidRPr="006F4272" w:rsidRDefault="006F48A7" w:rsidP="006F4272">
            <w:pPr>
              <w:spacing w:line="240" w:lineRule="auto"/>
              <w:rPr>
                <w:sz w:val="22"/>
                <w:szCs w:val="22"/>
              </w:rPr>
            </w:pPr>
            <w:r w:rsidRPr="006F4272">
              <w:rPr>
                <w:sz w:val="22"/>
                <w:szCs w:val="22"/>
              </w:rPr>
              <w:t>PS 6</w:t>
            </w:r>
          </w:p>
        </w:tc>
        <w:tc>
          <w:tcPr>
            <w:tcW w:w="6804" w:type="dxa"/>
          </w:tcPr>
          <w:p w14:paraId="1691A6BC" w14:textId="37FB0283" w:rsidR="006F48A7" w:rsidRPr="006F4272" w:rsidRDefault="006F48A7" w:rsidP="006F4272">
            <w:pPr>
              <w:spacing w:line="240" w:lineRule="auto"/>
              <w:rPr>
                <w:sz w:val="22"/>
                <w:szCs w:val="22"/>
              </w:rPr>
            </w:pPr>
            <w:r w:rsidRPr="006F4272">
              <w:rPr>
                <w:sz w:val="22"/>
                <w:szCs w:val="22"/>
              </w:rPr>
              <w:t>Do you ask your teacher questions?</w:t>
            </w:r>
          </w:p>
        </w:tc>
        <w:tc>
          <w:tcPr>
            <w:tcW w:w="1843" w:type="dxa"/>
          </w:tcPr>
          <w:p w14:paraId="42869322" w14:textId="69465C1E" w:rsidR="006F48A7" w:rsidRPr="006F4272" w:rsidRDefault="006F48A7" w:rsidP="006F48A7">
            <w:pPr>
              <w:spacing w:line="240" w:lineRule="auto"/>
              <w:jc w:val="center"/>
              <w:rPr>
                <w:sz w:val="22"/>
                <w:szCs w:val="22"/>
              </w:rPr>
            </w:pPr>
            <w:r>
              <w:rPr>
                <w:sz w:val="22"/>
                <w:szCs w:val="22"/>
              </w:rPr>
              <w:t>0.14</w:t>
            </w:r>
          </w:p>
        </w:tc>
      </w:tr>
      <w:tr w:rsidR="006F48A7" w14:paraId="4F05782C" w14:textId="3FC746D5" w:rsidTr="006F48A7">
        <w:tc>
          <w:tcPr>
            <w:tcW w:w="709" w:type="dxa"/>
            <w:tcBorders>
              <w:bottom w:val="single" w:sz="4" w:space="0" w:color="auto"/>
            </w:tcBorders>
          </w:tcPr>
          <w:p w14:paraId="0C32CCA5" w14:textId="781D84F2" w:rsidR="006F48A7" w:rsidRPr="006F4272" w:rsidRDefault="006F48A7" w:rsidP="006F4272">
            <w:pPr>
              <w:spacing w:line="240" w:lineRule="auto"/>
              <w:rPr>
                <w:sz w:val="22"/>
                <w:szCs w:val="22"/>
              </w:rPr>
            </w:pPr>
            <w:r w:rsidRPr="006F4272">
              <w:rPr>
                <w:sz w:val="22"/>
                <w:szCs w:val="22"/>
              </w:rPr>
              <w:t>PS 7</w:t>
            </w:r>
          </w:p>
        </w:tc>
        <w:tc>
          <w:tcPr>
            <w:tcW w:w="6804" w:type="dxa"/>
            <w:tcBorders>
              <w:bottom w:val="single" w:sz="4" w:space="0" w:color="auto"/>
            </w:tcBorders>
          </w:tcPr>
          <w:p w14:paraId="13E18DB1" w14:textId="151A01F7" w:rsidR="006F48A7" w:rsidRPr="006F4272" w:rsidRDefault="006F48A7" w:rsidP="006F4272">
            <w:pPr>
              <w:spacing w:line="240" w:lineRule="auto"/>
              <w:rPr>
                <w:sz w:val="22"/>
                <w:szCs w:val="22"/>
              </w:rPr>
            </w:pPr>
            <w:r w:rsidRPr="006F4272">
              <w:rPr>
                <w:sz w:val="22"/>
                <w:szCs w:val="22"/>
              </w:rPr>
              <w:t>How often do you ask your teacher for help when you do not understand what you study?</w:t>
            </w:r>
          </w:p>
        </w:tc>
        <w:tc>
          <w:tcPr>
            <w:tcW w:w="1843" w:type="dxa"/>
            <w:tcBorders>
              <w:bottom w:val="single" w:sz="4" w:space="0" w:color="auto"/>
            </w:tcBorders>
          </w:tcPr>
          <w:p w14:paraId="5AF53E28" w14:textId="78C9BD9D" w:rsidR="006F48A7" w:rsidRPr="006F4272" w:rsidRDefault="006F48A7" w:rsidP="006F48A7">
            <w:pPr>
              <w:spacing w:line="240" w:lineRule="auto"/>
              <w:jc w:val="center"/>
              <w:rPr>
                <w:sz w:val="22"/>
                <w:szCs w:val="22"/>
              </w:rPr>
            </w:pPr>
            <w:r>
              <w:rPr>
                <w:sz w:val="22"/>
                <w:szCs w:val="22"/>
              </w:rPr>
              <w:t>0.11</w:t>
            </w:r>
          </w:p>
        </w:tc>
      </w:tr>
    </w:tbl>
    <w:p w14:paraId="61464DC3" w14:textId="4D854571" w:rsidR="000A5B9A" w:rsidRDefault="006F4272" w:rsidP="006F4272">
      <w:pPr>
        <w:pStyle w:val="FootnoteText"/>
      </w:pPr>
      <w:r>
        <w:t>Source: midterm 2022 © the Client</w:t>
      </w:r>
    </w:p>
    <w:p w14:paraId="419C950F" w14:textId="14A23E80" w:rsidR="006F4272" w:rsidRDefault="00EC67F1" w:rsidP="00EC1FD7">
      <w:pPr>
        <w:pStyle w:val="BodyText"/>
      </w:pPr>
      <w:r>
        <w:t xml:space="preserve">Due to the categorical nature of the survey data associated with the three survey items of interest, </w:t>
      </w:r>
      <w:r w:rsidR="00882F38">
        <w:t>interitem associations need to be estimated using polychoric correlations. The results of the polychoric correlation analysis are presented in table 3. Given that engagement was measured through 3 survey items, there are 3 unique interitem correlation coefficients. The items are only moderately correlated (</w:t>
      </w:r>
      <m:oMath>
        <m:r>
          <w:rPr>
            <w:rFonts w:ascii="Cambria Math" w:hAnsi="Cambria Math"/>
          </w:rPr>
          <m:t>ρ</m:t>
        </m:r>
      </m:oMath>
      <w:r w:rsidR="00882F38">
        <w:t xml:space="preserve"> between </w:t>
      </w:r>
      <m:oMath>
        <m:r>
          <w:rPr>
            <w:rFonts w:ascii="Cambria Math" w:hAnsi="Cambria Math"/>
          </w:rPr>
          <m:t xml:space="preserve"> .46 and .57</m:t>
        </m:r>
      </m:oMath>
      <w:r w:rsidR="00882F38">
        <w:t>)</w:t>
      </w:r>
      <w:r w:rsidR="00882F38">
        <w:t xml:space="preserve">. </w:t>
      </w:r>
      <w:r w:rsidR="00004F99">
        <w:t xml:space="preserve">within the social sciences, effect sizes that are larger than .6 are considered strong. </w:t>
      </w:r>
      <w:r w:rsidR="00882F38">
        <w:t xml:space="preserve">It suggests that the way the client </w:t>
      </w:r>
      <w:r w:rsidR="00882F38">
        <w:lastRenderedPageBreak/>
        <w:t xml:space="preserve">operationalized school engagement through the three items was not effective. This in turn may affect the latent factor modelling to determine treatment effects on school engagement. </w:t>
      </w:r>
    </w:p>
    <w:p w14:paraId="364387D2" w14:textId="633BB7F8" w:rsidR="00EC67F1" w:rsidRDefault="00EC67F1" w:rsidP="00EC67F1">
      <w:pPr>
        <w:pStyle w:val="Caption"/>
      </w:pPr>
      <w:r>
        <w:t xml:space="preserve">Table </w:t>
      </w:r>
      <w:r>
        <w:fldChar w:fldCharType="begin"/>
      </w:r>
      <w:r>
        <w:instrText xml:space="preserve"> SEQ Table \* ARABIC </w:instrText>
      </w:r>
      <w:r>
        <w:fldChar w:fldCharType="separate"/>
      </w:r>
      <w:r w:rsidR="00D56AA7">
        <w:rPr>
          <w:noProof/>
        </w:rPr>
        <w:t>3</w:t>
      </w:r>
      <w:r>
        <w:fldChar w:fldCharType="end"/>
      </w:r>
      <w:r>
        <w:t>: interitem (polychoric) correlations</w:t>
      </w:r>
    </w:p>
    <w:tbl>
      <w:tblPr>
        <w:tblW w:w="7017" w:type="dxa"/>
        <w:tblLook w:val="04A0" w:firstRow="1" w:lastRow="0" w:firstColumn="1" w:lastColumn="0" w:noHBand="0" w:noVBand="1"/>
      </w:tblPr>
      <w:tblGrid>
        <w:gridCol w:w="2442"/>
        <w:gridCol w:w="2133"/>
        <w:gridCol w:w="2442"/>
      </w:tblGrid>
      <w:tr w:rsidR="00882F38" w:rsidRPr="00EC67F1" w14:paraId="7D13C47D" w14:textId="77777777" w:rsidTr="00882F38">
        <w:trPr>
          <w:trHeight w:val="288"/>
        </w:trPr>
        <w:tc>
          <w:tcPr>
            <w:tcW w:w="2442" w:type="dxa"/>
            <w:tcBorders>
              <w:top w:val="single" w:sz="4" w:space="0" w:color="auto"/>
              <w:left w:val="nil"/>
              <w:bottom w:val="single" w:sz="4" w:space="0" w:color="auto"/>
              <w:right w:val="nil"/>
            </w:tcBorders>
            <w:shd w:val="clear" w:color="auto" w:fill="auto"/>
            <w:noWrap/>
            <w:vAlign w:val="bottom"/>
            <w:hideMark/>
          </w:tcPr>
          <w:p w14:paraId="0B32978D" w14:textId="77777777" w:rsidR="00882F38" w:rsidRPr="00EC67F1" w:rsidRDefault="00882F38" w:rsidP="00EC67F1">
            <w:pPr>
              <w:spacing w:line="240" w:lineRule="auto"/>
              <w:rPr>
                <w:sz w:val="22"/>
                <w:szCs w:val="22"/>
              </w:rPr>
            </w:pPr>
          </w:p>
        </w:tc>
        <w:tc>
          <w:tcPr>
            <w:tcW w:w="2133" w:type="dxa"/>
            <w:tcBorders>
              <w:top w:val="single" w:sz="4" w:space="0" w:color="auto"/>
              <w:left w:val="nil"/>
              <w:bottom w:val="single" w:sz="4" w:space="0" w:color="auto"/>
              <w:right w:val="nil"/>
            </w:tcBorders>
            <w:shd w:val="clear" w:color="auto" w:fill="auto"/>
            <w:noWrap/>
            <w:vAlign w:val="bottom"/>
            <w:hideMark/>
          </w:tcPr>
          <w:p w14:paraId="2EECA4C3" w14:textId="77777777" w:rsidR="00882F38" w:rsidRPr="00EC67F1" w:rsidRDefault="00882F38" w:rsidP="00EC67F1">
            <w:pPr>
              <w:spacing w:line="240" w:lineRule="auto"/>
              <w:rPr>
                <w:sz w:val="22"/>
                <w:szCs w:val="22"/>
              </w:rPr>
            </w:pPr>
            <w:r w:rsidRPr="00EC67F1">
              <w:rPr>
                <w:sz w:val="22"/>
                <w:szCs w:val="22"/>
              </w:rPr>
              <w:t>school_sharing_ideas</w:t>
            </w:r>
          </w:p>
        </w:tc>
        <w:tc>
          <w:tcPr>
            <w:tcW w:w="2442" w:type="dxa"/>
            <w:tcBorders>
              <w:top w:val="single" w:sz="4" w:space="0" w:color="auto"/>
              <w:left w:val="nil"/>
              <w:bottom w:val="single" w:sz="4" w:space="0" w:color="auto"/>
              <w:right w:val="nil"/>
            </w:tcBorders>
            <w:shd w:val="clear" w:color="auto" w:fill="auto"/>
            <w:noWrap/>
            <w:vAlign w:val="bottom"/>
            <w:hideMark/>
          </w:tcPr>
          <w:p w14:paraId="47798A95" w14:textId="77777777" w:rsidR="00882F38" w:rsidRPr="00EC67F1" w:rsidRDefault="00882F38" w:rsidP="00EC67F1">
            <w:pPr>
              <w:spacing w:line="240" w:lineRule="auto"/>
              <w:rPr>
                <w:sz w:val="22"/>
                <w:szCs w:val="22"/>
              </w:rPr>
            </w:pPr>
            <w:r w:rsidRPr="00EC67F1">
              <w:rPr>
                <w:sz w:val="22"/>
                <w:szCs w:val="22"/>
              </w:rPr>
              <w:t>school_asking_questions</w:t>
            </w:r>
          </w:p>
        </w:tc>
      </w:tr>
      <w:tr w:rsidR="00882F38" w:rsidRPr="00EC67F1" w14:paraId="5E222B7B" w14:textId="77777777" w:rsidTr="00882F38">
        <w:trPr>
          <w:trHeight w:val="288"/>
        </w:trPr>
        <w:tc>
          <w:tcPr>
            <w:tcW w:w="2442" w:type="dxa"/>
            <w:tcBorders>
              <w:top w:val="nil"/>
              <w:left w:val="nil"/>
              <w:right w:val="nil"/>
            </w:tcBorders>
            <w:shd w:val="clear" w:color="auto" w:fill="auto"/>
            <w:noWrap/>
            <w:vAlign w:val="bottom"/>
            <w:hideMark/>
          </w:tcPr>
          <w:p w14:paraId="6485F13D" w14:textId="77777777" w:rsidR="00882F38" w:rsidRPr="00EC67F1" w:rsidRDefault="00882F38" w:rsidP="00EC67F1">
            <w:pPr>
              <w:spacing w:line="240" w:lineRule="auto"/>
              <w:rPr>
                <w:sz w:val="22"/>
                <w:szCs w:val="22"/>
              </w:rPr>
            </w:pPr>
            <w:proofErr w:type="spellStart"/>
            <w:r w:rsidRPr="00EC67F1">
              <w:rPr>
                <w:sz w:val="22"/>
                <w:szCs w:val="22"/>
              </w:rPr>
              <w:t>school_asking_questions</w:t>
            </w:r>
            <w:proofErr w:type="spellEnd"/>
          </w:p>
        </w:tc>
        <w:tc>
          <w:tcPr>
            <w:tcW w:w="2133" w:type="dxa"/>
            <w:tcBorders>
              <w:top w:val="nil"/>
              <w:left w:val="nil"/>
              <w:right w:val="nil"/>
            </w:tcBorders>
            <w:shd w:val="clear" w:color="auto" w:fill="auto"/>
            <w:noWrap/>
            <w:vAlign w:val="bottom"/>
            <w:hideMark/>
          </w:tcPr>
          <w:p w14:paraId="01849BCA" w14:textId="77777777" w:rsidR="00882F38" w:rsidRPr="00EC67F1" w:rsidRDefault="00882F38" w:rsidP="00EC67F1">
            <w:pPr>
              <w:spacing w:line="240" w:lineRule="auto"/>
              <w:jc w:val="right"/>
              <w:rPr>
                <w:sz w:val="22"/>
                <w:szCs w:val="22"/>
              </w:rPr>
            </w:pPr>
            <w:r w:rsidRPr="00EC67F1">
              <w:rPr>
                <w:sz w:val="22"/>
                <w:szCs w:val="22"/>
              </w:rPr>
              <w:t>0.57</w:t>
            </w:r>
          </w:p>
        </w:tc>
        <w:tc>
          <w:tcPr>
            <w:tcW w:w="2442" w:type="dxa"/>
            <w:tcBorders>
              <w:top w:val="nil"/>
              <w:left w:val="nil"/>
              <w:right w:val="nil"/>
            </w:tcBorders>
            <w:shd w:val="clear" w:color="auto" w:fill="auto"/>
            <w:noWrap/>
            <w:vAlign w:val="bottom"/>
            <w:hideMark/>
          </w:tcPr>
          <w:p w14:paraId="575933B4" w14:textId="525FF1F0" w:rsidR="00882F38" w:rsidRPr="00EC67F1" w:rsidRDefault="00882F38" w:rsidP="00EC67F1">
            <w:pPr>
              <w:spacing w:line="240" w:lineRule="auto"/>
              <w:jc w:val="right"/>
              <w:rPr>
                <w:sz w:val="22"/>
                <w:szCs w:val="22"/>
              </w:rPr>
            </w:pPr>
          </w:p>
        </w:tc>
      </w:tr>
      <w:tr w:rsidR="00882F38" w:rsidRPr="00EC67F1" w14:paraId="21153ED3" w14:textId="77777777" w:rsidTr="00882F38">
        <w:trPr>
          <w:trHeight w:val="288"/>
        </w:trPr>
        <w:tc>
          <w:tcPr>
            <w:tcW w:w="2442" w:type="dxa"/>
            <w:tcBorders>
              <w:top w:val="nil"/>
              <w:left w:val="nil"/>
              <w:bottom w:val="single" w:sz="4" w:space="0" w:color="auto"/>
              <w:right w:val="nil"/>
            </w:tcBorders>
            <w:shd w:val="clear" w:color="auto" w:fill="auto"/>
            <w:noWrap/>
            <w:vAlign w:val="bottom"/>
            <w:hideMark/>
          </w:tcPr>
          <w:p w14:paraId="5FEB0890" w14:textId="77777777" w:rsidR="00882F38" w:rsidRPr="00EC67F1" w:rsidRDefault="00882F38" w:rsidP="00EC67F1">
            <w:pPr>
              <w:spacing w:line="240" w:lineRule="auto"/>
              <w:rPr>
                <w:sz w:val="22"/>
                <w:szCs w:val="22"/>
              </w:rPr>
            </w:pPr>
            <w:proofErr w:type="spellStart"/>
            <w:r w:rsidRPr="00EC67F1">
              <w:rPr>
                <w:sz w:val="22"/>
                <w:szCs w:val="22"/>
              </w:rPr>
              <w:t>school_ask_help</w:t>
            </w:r>
            <w:proofErr w:type="spellEnd"/>
          </w:p>
        </w:tc>
        <w:tc>
          <w:tcPr>
            <w:tcW w:w="2133" w:type="dxa"/>
            <w:tcBorders>
              <w:top w:val="nil"/>
              <w:left w:val="nil"/>
              <w:bottom w:val="single" w:sz="4" w:space="0" w:color="auto"/>
              <w:right w:val="nil"/>
            </w:tcBorders>
            <w:shd w:val="clear" w:color="auto" w:fill="auto"/>
            <w:noWrap/>
            <w:vAlign w:val="bottom"/>
            <w:hideMark/>
          </w:tcPr>
          <w:p w14:paraId="56B47851" w14:textId="77777777" w:rsidR="00882F38" w:rsidRPr="00EC67F1" w:rsidRDefault="00882F38" w:rsidP="00EC67F1">
            <w:pPr>
              <w:spacing w:line="240" w:lineRule="auto"/>
              <w:jc w:val="right"/>
              <w:rPr>
                <w:sz w:val="22"/>
                <w:szCs w:val="22"/>
              </w:rPr>
            </w:pPr>
            <w:r w:rsidRPr="00EC67F1">
              <w:rPr>
                <w:sz w:val="22"/>
                <w:szCs w:val="22"/>
              </w:rPr>
              <w:t>0.46</w:t>
            </w:r>
          </w:p>
        </w:tc>
        <w:tc>
          <w:tcPr>
            <w:tcW w:w="2442" w:type="dxa"/>
            <w:tcBorders>
              <w:top w:val="nil"/>
              <w:left w:val="nil"/>
              <w:bottom w:val="single" w:sz="4" w:space="0" w:color="auto"/>
              <w:right w:val="nil"/>
            </w:tcBorders>
            <w:shd w:val="clear" w:color="auto" w:fill="auto"/>
            <w:noWrap/>
            <w:vAlign w:val="bottom"/>
            <w:hideMark/>
          </w:tcPr>
          <w:p w14:paraId="6478ACDE" w14:textId="77777777" w:rsidR="00882F38" w:rsidRPr="00EC67F1" w:rsidRDefault="00882F38" w:rsidP="00EC67F1">
            <w:pPr>
              <w:spacing w:line="240" w:lineRule="auto"/>
              <w:jc w:val="right"/>
              <w:rPr>
                <w:sz w:val="22"/>
                <w:szCs w:val="22"/>
              </w:rPr>
            </w:pPr>
            <w:r w:rsidRPr="00EC67F1">
              <w:rPr>
                <w:sz w:val="22"/>
                <w:szCs w:val="22"/>
              </w:rPr>
              <w:t>0.5</w:t>
            </w:r>
          </w:p>
        </w:tc>
      </w:tr>
    </w:tbl>
    <w:p w14:paraId="4DF85E0E" w14:textId="77777777" w:rsidR="00EC67F1" w:rsidRDefault="00EC67F1" w:rsidP="00EC67F1">
      <w:pPr>
        <w:pStyle w:val="FootnoteText"/>
      </w:pPr>
      <w:r>
        <w:t>Source: midterm 2022 © the Client</w:t>
      </w:r>
    </w:p>
    <w:p w14:paraId="4640E0C9" w14:textId="4D88B72F" w:rsidR="006F48A7" w:rsidRDefault="00A100B8" w:rsidP="006F4272">
      <w:pPr>
        <w:pStyle w:val="BodyText"/>
      </w:pPr>
      <w:r>
        <w:t xml:space="preserve">Within educational research, students surveyed are generally located within project schools. Thus, the data structure is hierarchical. The </w:t>
      </w:r>
      <w:proofErr w:type="spellStart"/>
      <w:r>
        <w:t>intracluster</w:t>
      </w:r>
      <w:proofErr w:type="spellEnd"/>
      <w:r>
        <w:t xml:space="preserve"> correlation coefficients (ICC’s) for the three items </w:t>
      </w:r>
      <w:r w:rsidR="006F48A7">
        <w:t xml:space="preserve">are presented in table 2. </w:t>
      </w:r>
      <w:r w:rsidR="006F48A7" w:rsidRPr="006F48A7">
        <w:t xml:space="preserve">The </w:t>
      </w:r>
      <w:r w:rsidR="006F48A7">
        <w:t>ICC</w:t>
      </w:r>
      <w:r w:rsidR="006F48A7" w:rsidRPr="006F48A7">
        <w:t xml:space="preserve"> is a statistic that measures the proportion of variance in a response variable that can be attributed to grouping factors (or random effects) in mixed-effects models. Essentially, it tells you how much of the variability in the outcome is due to differences between groups (such as subjects, schools, or regions) rather than individual differences within groups.</w:t>
      </w:r>
      <w:r w:rsidR="006F48A7">
        <w:t xml:space="preserve"> The ICC’s associated with the three items are not insignificant. Especially the ICC for the item on sharing ideas is somewhat substantial with about 0.27. This in turn would justify a multilevel latent factor modelling to determine treatment effects on school engagement. In the case at hand, </w:t>
      </w:r>
      <w:r w:rsidR="006F48A7">
        <w:t>multilevel latent factor modelling</w:t>
      </w:r>
      <w:r w:rsidR="006F48A7">
        <w:t xml:space="preserve"> was performed using the </w:t>
      </w:r>
      <w:proofErr w:type="spellStart"/>
      <w:r w:rsidR="006F48A7">
        <w:t>lavaan</w:t>
      </w:r>
      <w:proofErr w:type="spellEnd"/>
      <w:r w:rsidR="006F48A7">
        <w:t xml:space="preserve"> package </w:t>
      </w:r>
      <w:r w:rsidR="006F48A7">
        <w:fldChar w:fldCharType="begin" w:fldLock="1"/>
      </w:r>
      <w:r w:rsidR="006F48A7">
        <w:instrText>ADDIN CSL_CITATION {"citationItems":[{"id":"ITEM-1","itemData":{"DOI":"10.18637/jss.v048.i02","ISSN":"15487660","abstract":"Structural equation modeling (SEM) is a vast field and widely used by many applied researchers in the social and behavioral sciences. Over the years, many software packages for structural equation modeling have been developed, both free and commercial. However, perhaps the best state-of-the-art software packages in this field are still closed- source and/or commercial. The R package lavaan has been developed to provide applied researchers, teachers, and statisticians, a free, fully open-source, but commercial-quality package for latent variable modeling. This paper explains the aims behind the development of the package, gives an overview of its most important features, and provides some examples to illustrate how lavaan works in practice.","author":[{"dropping-particle":"","family":"Rosseel","given":"Yves","non-dropping-particle":"","parse-names":false,"suffix":""}],"container-title":"Journal of Statistical Software","id":"ITEM-1","issue":"2","issued":{"date-parts":[["2012"]]},"title":"Lavaan: An R package for structural equation modeling","type":"article-journal","volume":"48"},"uris":["http://www.mendeley.com/documents/?uuid=1d098638-5a68-4144-b28a-6d00062bfabf"]}],"mendeley":{"formattedCitation":"(Rosseel, 2012)","plainTextFormattedCitation":"(Rosseel, 2012)"},"properties":{"noteIndex":0},"schema":"https://github.com/citation-style-language/schema/raw/master/csl-citation.json"}</w:instrText>
      </w:r>
      <w:r w:rsidR="006F48A7">
        <w:fldChar w:fldCharType="separate"/>
      </w:r>
      <w:r w:rsidR="006F48A7" w:rsidRPr="003C3467">
        <w:rPr>
          <w:noProof/>
        </w:rPr>
        <w:t>(Rosseel, 2012)</w:t>
      </w:r>
      <w:r w:rsidR="006F48A7">
        <w:fldChar w:fldCharType="end"/>
      </w:r>
      <w:r w:rsidR="006F48A7">
        <w:t xml:space="preserve"> in R. At the time of writing, however, the </w:t>
      </w:r>
      <w:proofErr w:type="spellStart"/>
      <w:r w:rsidR="006F48A7">
        <w:t>lavaan</w:t>
      </w:r>
      <w:proofErr w:type="spellEnd"/>
      <w:r w:rsidR="006F48A7">
        <w:t xml:space="preserve"> package</w:t>
      </w:r>
      <w:r w:rsidR="006F48A7">
        <w:t xml:space="preserve"> does not allow </w:t>
      </w:r>
      <w:r w:rsidR="006F48A7">
        <w:t>latent factor modelling</w:t>
      </w:r>
      <w:r w:rsidR="006F48A7">
        <w:t xml:space="preserve"> combining categorical data, using the </w:t>
      </w:r>
      <w:r w:rsidR="006F48A7" w:rsidRPr="006F48A7">
        <w:t>WLSMV</w:t>
      </w:r>
      <w:r w:rsidR="006F48A7">
        <w:t xml:space="preserve"> estimator as well as clustering. Since the ICC’s were only moderate in size, it was decided not </w:t>
      </w:r>
      <w:proofErr w:type="gramStart"/>
      <w:r w:rsidR="006F48A7">
        <w:t>perform</w:t>
      </w:r>
      <w:proofErr w:type="gramEnd"/>
      <w:r w:rsidR="006F48A7">
        <w:t xml:space="preserve"> a </w:t>
      </w:r>
      <w:r w:rsidR="006F48A7">
        <w:t>multilevel latent factor</w:t>
      </w:r>
      <w:r w:rsidR="006F48A7">
        <w:t xml:space="preserve"> analysis. </w:t>
      </w:r>
    </w:p>
    <w:p w14:paraId="2BBC357F" w14:textId="12DB02AE" w:rsidR="00182633" w:rsidRDefault="00182633" w:rsidP="00182633">
      <w:pPr>
        <w:pStyle w:val="Caption"/>
      </w:pPr>
      <w:r>
        <w:t xml:space="preserve">Table </w:t>
      </w:r>
      <w:r>
        <w:fldChar w:fldCharType="begin"/>
      </w:r>
      <w:r>
        <w:instrText xml:space="preserve"> SEQ Table \* ARABIC </w:instrText>
      </w:r>
      <w:r>
        <w:fldChar w:fldCharType="separate"/>
      </w:r>
      <w:r w:rsidR="00D56AA7">
        <w:rPr>
          <w:noProof/>
        </w:rPr>
        <w:t>4</w:t>
      </w:r>
      <w:r>
        <w:fldChar w:fldCharType="end"/>
      </w:r>
      <w:r>
        <w:t>: The results of the confirmatory factor analysis</w:t>
      </w:r>
    </w:p>
    <w:tbl>
      <w:tblPr>
        <w:tblW w:w="6205" w:type="dxa"/>
        <w:tblLook w:val="04A0" w:firstRow="1" w:lastRow="0" w:firstColumn="1" w:lastColumn="0" w:noHBand="0" w:noVBand="1"/>
      </w:tblPr>
      <w:tblGrid>
        <w:gridCol w:w="2442"/>
        <w:gridCol w:w="1053"/>
        <w:gridCol w:w="1750"/>
        <w:gridCol w:w="960"/>
      </w:tblGrid>
      <w:tr w:rsidR="00182633" w:rsidRPr="00182633" w14:paraId="70C12623" w14:textId="77777777" w:rsidTr="00182633">
        <w:trPr>
          <w:trHeight w:val="288"/>
        </w:trPr>
        <w:tc>
          <w:tcPr>
            <w:tcW w:w="2442" w:type="dxa"/>
            <w:tcBorders>
              <w:top w:val="single" w:sz="4" w:space="0" w:color="auto"/>
              <w:left w:val="nil"/>
              <w:bottom w:val="single" w:sz="4" w:space="0" w:color="auto"/>
              <w:right w:val="nil"/>
            </w:tcBorders>
            <w:shd w:val="clear" w:color="auto" w:fill="auto"/>
            <w:noWrap/>
            <w:vAlign w:val="bottom"/>
            <w:hideMark/>
          </w:tcPr>
          <w:p w14:paraId="09580E38" w14:textId="04AF7BAB" w:rsidR="00182633" w:rsidRPr="00182633" w:rsidRDefault="00182633" w:rsidP="00182633">
            <w:pPr>
              <w:spacing w:line="240" w:lineRule="auto"/>
              <w:rPr>
                <w:sz w:val="22"/>
                <w:szCs w:val="22"/>
              </w:rPr>
            </w:pPr>
            <w:r>
              <w:rPr>
                <w:sz w:val="22"/>
                <w:szCs w:val="22"/>
              </w:rPr>
              <w:t>Engagement by</w:t>
            </w:r>
          </w:p>
        </w:tc>
        <w:tc>
          <w:tcPr>
            <w:tcW w:w="1053" w:type="dxa"/>
            <w:tcBorders>
              <w:top w:val="single" w:sz="4" w:space="0" w:color="auto"/>
              <w:left w:val="nil"/>
              <w:bottom w:val="single" w:sz="4" w:space="0" w:color="auto"/>
              <w:right w:val="nil"/>
            </w:tcBorders>
            <w:shd w:val="clear" w:color="auto" w:fill="auto"/>
            <w:noWrap/>
            <w:vAlign w:val="bottom"/>
            <w:hideMark/>
          </w:tcPr>
          <w:p w14:paraId="12262402" w14:textId="3B94EB93" w:rsidR="00182633" w:rsidRPr="00182633" w:rsidRDefault="00182633" w:rsidP="00182633">
            <w:pPr>
              <w:spacing w:line="240" w:lineRule="auto"/>
              <w:rPr>
                <w:sz w:val="22"/>
                <w:szCs w:val="22"/>
              </w:rPr>
            </w:pPr>
            <w:r>
              <w:rPr>
                <w:sz w:val="22"/>
                <w:szCs w:val="22"/>
              </w:rPr>
              <w:t>Estimate</w:t>
            </w:r>
          </w:p>
        </w:tc>
        <w:tc>
          <w:tcPr>
            <w:tcW w:w="1750" w:type="dxa"/>
            <w:tcBorders>
              <w:top w:val="single" w:sz="4" w:space="0" w:color="auto"/>
              <w:left w:val="nil"/>
              <w:bottom w:val="single" w:sz="4" w:space="0" w:color="auto"/>
              <w:right w:val="nil"/>
            </w:tcBorders>
            <w:shd w:val="clear" w:color="auto" w:fill="auto"/>
            <w:noWrap/>
            <w:vAlign w:val="bottom"/>
            <w:hideMark/>
          </w:tcPr>
          <w:p w14:paraId="5C4013E7" w14:textId="620D36AB" w:rsidR="00182633" w:rsidRPr="00182633" w:rsidRDefault="00182633" w:rsidP="00182633">
            <w:pPr>
              <w:spacing w:line="240" w:lineRule="auto"/>
              <w:rPr>
                <w:sz w:val="22"/>
                <w:szCs w:val="22"/>
              </w:rPr>
            </w:pPr>
            <w:r>
              <w:rPr>
                <w:sz w:val="22"/>
                <w:szCs w:val="22"/>
              </w:rPr>
              <w:t>Standard errors</w:t>
            </w:r>
          </w:p>
        </w:tc>
        <w:tc>
          <w:tcPr>
            <w:tcW w:w="960" w:type="dxa"/>
            <w:tcBorders>
              <w:top w:val="single" w:sz="4" w:space="0" w:color="auto"/>
              <w:left w:val="nil"/>
              <w:bottom w:val="single" w:sz="4" w:space="0" w:color="auto"/>
              <w:right w:val="nil"/>
            </w:tcBorders>
            <w:shd w:val="clear" w:color="auto" w:fill="auto"/>
            <w:noWrap/>
            <w:vAlign w:val="bottom"/>
            <w:hideMark/>
          </w:tcPr>
          <w:p w14:paraId="21486115" w14:textId="46E3D55D" w:rsidR="00182633" w:rsidRPr="00182633" w:rsidRDefault="00182633" w:rsidP="00182633">
            <w:pPr>
              <w:spacing w:line="240" w:lineRule="auto"/>
              <w:rPr>
                <w:sz w:val="22"/>
                <w:szCs w:val="22"/>
              </w:rPr>
            </w:pPr>
            <w:r>
              <w:rPr>
                <w:sz w:val="22"/>
                <w:szCs w:val="22"/>
              </w:rPr>
              <w:t>P-value</w:t>
            </w:r>
          </w:p>
        </w:tc>
      </w:tr>
      <w:tr w:rsidR="00182633" w:rsidRPr="00182633" w14:paraId="732F2DFA" w14:textId="77777777" w:rsidTr="00182633">
        <w:trPr>
          <w:trHeight w:val="288"/>
        </w:trPr>
        <w:tc>
          <w:tcPr>
            <w:tcW w:w="2442" w:type="dxa"/>
            <w:tcBorders>
              <w:top w:val="single" w:sz="4" w:space="0" w:color="auto"/>
              <w:left w:val="nil"/>
              <w:bottom w:val="nil"/>
              <w:right w:val="nil"/>
            </w:tcBorders>
            <w:shd w:val="clear" w:color="auto" w:fill="auto"/>
            <w:noWrap/>
            <w:vAlign w:val="bottom"/>
            <w:hideMark/>
          </w:tcPr>
          <w:p w14:paraId="3CE0FFCE" w14:textId="77777777" w:rsidR="00182633" w:rsidRPr="00182633" w:rsidRDefault="00182633" w:rsidP="00182633">
            <w:pPr>
              <w:spacing w:line="240" w:lineRule="auto"/>
              <w:rPr>
                <w:sz w:val="22"/>
                <w:szCs w:val="22"/>
              </w:rPr>
            </w:pPr>
            <w:r w:rsidRPr="00182633">
              <w:rPr>
                <w:sz w:val="22"/>
                <w:szCs w:val="22"/>
              </w:rPr>
              <w:t>school_sharing_ideas</w:t>
            </w:r>
          </w:p>
        </w:tc>
        <w:tc>
          <w:tcPr>
            <w:tcW w:w="1053" w:type="dxa"/>
            <w:tcBorders>
              <w:top w:val="single" w:sz="4" w:space="0" w:color="auto"/>
              <w:left w:val="nil"/>
              <w:bottom w:val="nil"/>
              <w:right w:val="nil"/>
            </w:tcBorders>
            <w:shd w:val="clear" w:color="auto" w:fill="auto"/>
            <w:noWrap/>
            <w:vAlign w:val="bottom"/>
            <w:hideMark/>
          </w:tcPr>
          <w:p w14:paraId="1EC25BAD" w14:textId="192F33A6" w:rsidR="00182633" w:rsidRPr="00182633" w:rsidRDefault="00182633" w:rsidP="00182633">
            <w:pPr>
              <w:spacing w:line="240" w:lineRule="auto"/>
              <w:jc w:val="right"/>
              <w:rPr>
                <w:sz w:val="22"/>
                <w:szCs w:val="22"/>
              </w:rPr>
            </w:pPr>
            <w:r w:rsidRPr="00182633">
              <w:rPr>
                <w:sz w:val="22"/>
                <w:szCs w:val="22"/>
              </w:rPr>
              <w:t>1</w:t>
            </w:r>
            <w:r>
              <w:rPr>
                <w:sz w:val="22"/>
                <w:szCs w:val="22"/>
              </w:rPr>
              <w:t>.0000</w:t>
            </w:r>
          </w:p>
        </w:tc>
        <w:tc>
          <w:tcPr>
            <w:tcW w:w="1750" w:type="dxa"/>
            <w:tcBorders>
              <w:top w:val="single" w:sz="4" w:space="0" w:color="auto"/>
              <w:left w:val="nil"/>
              <w:bottom w:val="nil"/>
              <w:right w:val="nil"/>
            </w:tcBorders>
            <w:shd w:val="clear" w:color="auto" w:fill="auto"/>
            <w:noWrap/>
            <w:vAlign w:val="bottom"/>
          </w:tcPr>
          <w:p w14:paraId="2143CD86" w14:textId="0E82CB62" w:rsidR="00182633" w:rsidRPr="00182633" w:rsidRDefault="00182633" w:rsidP="00182633">
            <w:pPr>
              <w:spacing w:line="240" w:lineRule="auto"/>
              <w:jc w:val="right"/>
              <w:rPr>
                <w:sz w:val="22"/>
                <w:szCs w:val="22"/>
              </w:rPr>
            </w:pPr>
          </w:p>
        </w:tc>
        <w:tc>
          <w:tcPr>
            <w:tcW w:w="960" w:type="dxa"/>
            <w:tcBorders>
              <w:top w:val="single" w:sz="4" w:space="0" w:color="auto"/>
              <w:left w:val="nil"/>
              <w:bottom w:val="nil"/>
              <w:right w:val="nil"/>
            </w:tcBorders>
            <w:shd w:val="clear" w:color="auto" w:fill="auto"/>
            <w:noWrap/>
            <w:vAlign w:val="bottom"/>
          </w:tcPr>
          <w:p w14:paraId="413040B5" w14:textId="6371597C" w:rsidR="00182633" w:rsidRPr="00182633" w:rsidRDefault="00182633" w:rsidP="00182633">
            <w:pPr>
              <w:spacing w:line="240" w:lineRule="auto"/>
              <w:rPr>
                <w:sz w:val="22"/>
                <w:szCs w:val="22"/>
              </w:rPr>
            </w:pPr>
          </w:p>
        </w:tc>
      </w:tr>
      <w:tr w:rsidR="00182633" w:rsidRPr="00182633" w14:paraId="07581E53" w14:textId="77777777" w:rsidTr="00182633">
        <w:trPr>
          <w:trHeight w:val="288"/>
        </w:trPr>
        <w:tc>
          <w:tcPr>
            <w:tcW w:w="2442" w:type="dxa"/>
            <w:tcBorders>
              <w:top w:val="nil"/>
              <w:left w:val="nil"/>
              <w:right w:val="nil"/>
            </w:tcBorders>
            <w:shd w:val="clear" w:color="auto" w:fill="auto"/>
            <w:noWrap/>
            <w:vAlign w:val="bottom"/>
            <w:hideMark/>
          </w:tcPr>
          <w:p w14:paraId="7403C1EF" w14:textId="77777777" w:rsidR="00182633" w:rsidRPr="00182633" w:rsidRDefault="00182633" w:rsidP="00182633">
            <w:pPr>
              <w:spacing w:line="240" w:lineRule="auto"/>
              <w:rPr>
                <w:sz w:val="22"/>
                <w:szCs w:val="22"/>
              </w:rPr>
            </w:pPr>
            <w:r w:rsidRPr="00182633">
              <w:rPr>
                <w:sz w:val="22"/>
                <w:szCs w:val="22"/>
              </w:rPr>
              <w:t>school_asking_questions</w:t>
            </w:r>
          </w:p>
        </w:tc>
        <w:tc>
          <w:tcPr>
            <w:tcW w:w="1053" w:type="dxa"/>
            <w:tcBorders>
              <w:top w:val="nil"/>
              <w:left w:val="nil"/>
              <w:right w:val="nil"/>
            </w:tcBorders>
            <w:shd w:val="clear" w:color="auto" w:fill="auto"/>
            <w:noWrap/>
            <w:vAlign w:val="bottom"/>
            <w:hideMark/>
          </w:tcPr>
          <w:p w14:paraId="4F33E03D" w14:textId="2B3FE0D6" w:rsidR="00182633" w:rsidRPr="00182633" w:rsidRDefault="00182633" w:rsidP="00182633">
            <w:pPr>
              <w:spacing w:line="240" w:lineRule="auto"/>
              <w:jc w:val="right"/>
              <w:rPr>
                <w:sz w:val="22"/>
                <w:szCs w:val="22"/>
              </w:rPr>
            </w:pPr>
            <w:r w:rsidRPr="00182633">
              <w:rPr>
                <w:sz w:val="22"/>
                <w:szCs w:val="22"/>
              </w:rPr>
              <w:t>1.0939</w:t>
            </w:r>
          </w:p>
        </w:tc>
        <w:tc>
          <w:tcPr>
            <w:tcW w:w="1750" w:type="dxa"/>
            <w:tcBorders>
              <w:top w:val="nil"/>
              <w:left w:val="nil"/>
              <w:right w:val="nil"/>
            </w:tcBorders>
            <w:shd w:val="clear" w:color="auto" w:fill="auto"/>
            <w:noWrap/>
            <w:vAlign w:val="bottom"/>
            <w:hideMark/>
          </w:tcPr>
          <w:p w14:paraId="142E6C17" w14:textId="77777777" w:rsidR="00182633" w:rsidRPr="00182633" w:rsidRDefault="00182633" w:rsidP="00182633">
            <w:pPr>
              <w:spacing w:line="240" w:lineRule="auto"/>
              <w:jc w:val="right"/>
              <w:rPr>
                <w:sz w:val="22"/>
                <w:szCs w:val="22"/>
              </w:rPr>
            </w:pPr>
            <w:r w:rsidRPr="00182633">
              <w:rPr>
                <w:sz w:val="22"/>
                <w:szCs w:val="22"/>
              </w:rPr>
              <w:t>0.085769</w:t>
            </w:r>
          </w:p>
        </w:tc>
        <w:tc>
          <w:tcPr>
            <w:tcW w:w="960" w:type="dxa"/>
            <w:tcBorders>
              <w:top w:val="nil"/>
              <w:left w:val="nil"/>
              <w:right w:val="nil"/>
            </w:tcBorders>
            <w:shd w:val="clear" w:color="auto" w:fill="auto"/>
            <w:noWrap/>
            <w:vAlign w:val="bottom"/>
            <w:hideMark/>
          </w:tcPr>
          <w:p w14:paraId="53F55F5C" w14:textId="638224CD" w:rsidR="00182633" w:rsidRPr="00182633" w:rsidRDefault="00182633" w:rsidP="00182633">
            <w:pPr>
              <w:spacing w:line="240" w:lineRule="auto"/>
              <w:jc w:val="right"/>
              <w:rPr>
                <w:sz w:val="22"/>
                <w:szCs w:val="22"/>
              </w:rPr>
            </w:pPr>
            <w:r w:rsidRPr="00182633">
              <w:rPr>
                <w:sz w:val="22"/>
                <w:szCs w:val="22"/>
              </w:rPr>
              <w:t>0</w:t>
            </w:r>
            <w:r>
              <w:rPr>
                <w:sz w:val="22"/>
                <w:szCs w:val="22"/>
              </w:rPr>
              <w:t>.0000</w:t>
            </w:r>
          </w:p>
        </w:tc>
      </w:tr>
      <w:tr w:rsidR="00182633" w:rsidRPr="00182633" w14:paraId="7042E0F2" w14:textId="77777777" w:rsidTr="00182633">
        <w:trPr>
          <w:trHeight w:val="288"/>
        </w:trPr>
        <w:tc>
          <w:tcPr>
            <w:tcW w:w="2442" w:type="dxa"/>
            <w:tcBorders>
              <w:top w:val="nil"/>
              <w:left w:val="nil"/>
              <w:bottom w:val="single" w:sz="4" w:space="0" w:color="auto"/>
              <w:right w:val="nil"/>
            </w:tcBorders>
            <w:shd w:val="clear" w:color="auto" w:fill="auto"/>
            <w:noWrap/>
            <w:vAlign w:val="bottom"/>
            <w:hideMark/>
          </w:tcPr>
          <w:p w14:paraId="5A8FF7B8" w14:textId="77777777" w:rsidR="00182633" w:rsidRPr="00182633" w:rsidRDefault="00182633" w:rsidP="00182633">
            <w:pPr>
              <w:spacing w:line="240" w:lineRule="auto"/>
              <w:rPr>
                <w:sz w:val="22"/>
                <w:szCs w:val="22"/>
              </w:rPr>
            </w:pPr>
            <w:r w:rsidRPr="00182633">
              <w:rPr>
                <w:sz w:val="22"/>
                <w:szCs w:val="22"/>
              </w:rPr>
              <w:t>school_ask_help</w:t>
            </w:r>
          </w:p>
        </w:tc>
        <w:tc>
          <w:tcPr>
            <w:tcW w:w="1053" w:type="dxa"/>
            <w:tcBorders>
              <w:top w:val="nil"/>
              <w:left w:val="nil"/>
              <w:bottom w:val="single" w:sz="4" w:space="0" w:color="auto"/>
              <w:right w:val="nil"/>
            </w:tcBorders>
            <w:shd w:val="clear" w:color="auto" w:fill="auto"/>
            <w:noWrap/>
            <w:vAlign w:val="bottom"/>
            <w:hideMark/>
          </w:tcPr>
          <w:p w14:paraId="601F3611" w14:textId="1060E9C7" w:rsidR="00182633" w:rsidRPr="00182633" w:rsidRDefault="00182633" w:rsidP="00182633">
            <w:pPr>
              <w:spacing w:line="240" w:lineRule="auto"/>
              <w:jc w:val="right"/>
              <w:rPr>
                <w:sz w:val="22"/>
                <w:szCs w:val="22"/>
              </w:rPr>
            </w:pPr>
            <w:r w:rsidRPr="00182633">
              <w:rPr>
                <w:sz w:val="22"/>
                <w:szCs w:val="22"/>
              </w:rPr>
              <w:t>0.891</w:t>
            </w:r>
            <w:r>
              <w:rPr>
                <w:sz w:val="22"/>
                <w:szCs w:val="22"/>
              </w:rPr>
              <w:t>5</w:t>
            </w:r>
          </w:p>
        </w:tc>
        <w:tc>
          <w:tcPr>
            <w:tcW w:w="1750" w:type="dxa"/>
            <w:tcBorders>
              <w:top w:val="nil"/>
              <w:left w:val="nil"/>
              <w:bottom w:val="single" w:sz="4" w:space="0" w:color="auto"/>
              <w:right w:val="nil"/>
            </w:tcBorders>
            <w:shd w:val="clear" w:color="auto" w:fill="auto"/>
            <w:noWrap/>
            <w:vAlign w:val="bottom"/>
            <w:hideMark/>
          </w:tcPr>
          <w:p w14:paraId="286A1D6B" w14:textId="77777777" w:rsidR="00182633" w:rsidRPr="00182633" w:rsidRDefault="00182633" w:rsidP="00182633">
            <w:pPr>
              <w:spacing w:line="240" w:lineRule="auto"/>
              <w:jc w:val="right"/>
              <w:rPr>
                <w:sz w:val="22"/>
                <w:szCs w:val="22"/>
              </w:rPr>
            </w:pPr>
            <w:r w:rsidRPr="00182633">
              <w:rPr>
                <w:sz w:val="22"/>
                <w:szCs w:val="22"/>
              </w:rPr>
              <w:t>0.067668</w:t>
            </w:r>
          </w:p>
        </w:tc>
        <w:tc>
          <w:tcPr>
            <w:tcW w:w="960" w:type="dxa"/>
            <w:tcBorders>
              <w:top w:val="nil"/>
              <w:left w:val="nil"/>
              <w:bottom w:val="single" w:sz="4" w:space="0" w:color="auto"/>
              <w:right w:val="nil"/>
            </w:tcBorders>
            <w:shd w:val="clear" w:color="auto" w:fill="auto"/>
            <w:noWrap/>
            <w:vAlign w:val="bottom"/>
            <w:hideMark/>
          </w:tcPr>
          <w:p w14:paraId="09F7534A" w14:textId="7EC441F7" w:rsidR="00182633" w:rsidRPr="00182633" w:rsidRDefault="00182633" w:rsidP="00182633">
            <w:pPr>
              <w:spacing w:line="240" w:lineRule="auto"/>
              <w:jc w:val="right"/>
              <w:rPr>
                <w:sz w:val="22"/>
                <w:szCs w:val="22"/>
              </w:rPr>
            </w:pPr>
            <w:r w:rsidRPr="00182633">
              <w:rPr>
                <w:sz w:val="22"/>
                <w:szCs w:val="22"/>
              </w:rPr>
              <w:t>0</w:t>
            </w:r>
            <w:r>
              <w:rPr>
                <w:sz w:val="22"/>
                <w:szCs w:val="22"/>
              </w:rPr>
              <w:t>.0000</w:t>
            </w:r>
          </w:p>
        </w:tc>
      </w:tr>
    </w:tbl>
    <w:p w14:paraId="00473AF5" w14:textId="77777777" w:rsidR="00182633" w:rsidRDefault="00182633" w:rsidP="00182633">
      <w:pPr>
        <w:pStyle w:val="FootnoteText"/>
      </w:pPr>
      <w:r>
        <w:t>Source: midterm 2022 © the Client</w:t>
      </w:r>
    </w:p>
    <w:p w14:paraId="71524C6B" w14:textId="5A2E4EE8" w:rsidR="00A51AD8" w:rsidRDefault="00A51AD8" w:rsidP="006F4272">
      <w:pPr>
        <w:pStyle w:val="BodyText"/>
      </w:pPr>
      <w:r>
        <w:t xml:space="preserve">To determine the treatment effects on school engagement a structural equation model was estimated. </w:t>
      </w:r>
      <w:r w:rsidRPr="00A51AD8">
        <w:t xml:space="preserve">A Structural Equation Model (SEM) is a statistical technique that combines elements of </w:t>
      </w:r>
      <w:r>
        <w:t xml:space="preserve">confirmatory </w:t>
      </w:r>
      <w:r w:rsidRPr="00A51AD8">
        <w:t>factor analysis and multiple regression to model complex relationships between observed and latent (unobserved) variables. SEM allows researchers to test theoretical models that involve multiple dependent and independent variables, including hierarchical relationships and indirect effects.</w:t>
      </w:r>
      <w:r>
        <w:t xml:space="preserve"> A c</w:t>
      </w:r>
      <w:r w:rsidRPr="00A51AD8">
        <w:t xml:space="preserve">onfirmatory </w:t>
      </w:r>
      <w:r>
        <w:t>f</w:t>
      </w:r>
      <w:r w:rsidRPr="00A51AD8">
        <w:t xml:space="preserve">actor </w:t>
      </w:r>
      <w:r>
        <w:t>a</w:t>
      </w:r>
      <w:r w:rsidRPr="00A51AD8">
        <w:t xml:space="preserve">nalysis </w:t>
      </w:r>
      <w:r w:rsidR="00A97A6B">
        <w:t xml:space="preserve">(i.e., CFA) </w:t>
      </w:r>
      <w:r w:rsidRPr="00A51AD8">
        <w:t xml:space="preserve">focuses on testing whether the data fit a hypothesized measurement model. </w:t>
      </w:r>
      <w:r>
        <w:t xml:space="preserve">In the case at hand, </w:t>
      </w:r>
      <w:r w:rsidRPr="00A51AD8">
        <w:t xml:space="preserve">it is used to verify if the relationships between </w:t>
      </w:r>
      <w:r>
        <w:t xml:space="preserve">the three survey items in table 2 </w:t>
      </w:r>
      <w:r w:rsidRPr="00A51AD8">
        <w:t>(</w:t>
      </w:r>
      <w:r>
        <w:t xml:space="preserve">i.e., manifest </w:t>
      </w:r>
      <w:r w:rsidRPr="00A51AD8">
        <w:t xml:space="preserve">indicators) </w:t>
      </w:r>
      <w:r>
        <w:t xml:space="preserve">can be explained through an </w:t>
      </w:r>
      <w:r w:rsidRPr="00A51AD8">
        <w:t xml:space="preserve">underlying latent construct </w:t>
      </w:r>
      <w:r>
        <w:t xml:space="preserve">(i.e., school engagement). </w:t>
      </w:r>
      <w:r w:rsidR="00A97A6B">
        <w:t xml:space="preserve">The CFA component of the SEM </w:t>
      </w:r>
      <w:proofErr w:type="gramStart"/>
      <w:r w:rsidR="00A97A6B">
        <w:t>are</w:t>
      </w:r>
      <w:proofErr w:type="gramEnd"/>
      <w:r w:rsidR="00A97A6B">
        <w:t xml:space="preserve"> </w:t>
      </w:r>
      <w:r w:rsidR="00A97A6B">
        <w:lastRenderedPageBreak/>
        <w:t>presented in table 4</w:t>
      </w:r>
      <w:r w:rsidR="00182633">
        <w:t xml:space="preserve"> above. The associated fit indices are as follows: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8</m:t>
            </m:r>
          </m:e>
        </m:d>
        <m:r>
          <w:rPr>
            <w:rFonts w:ascii="Cambria Math" w:hAnsi="Cambria Math"/>
          </w:rPr>
          <m:t xml:space="preserve">=15.688; </m:t>
        </m:r>
      </m:oMath>
      <w:r w:rsidR="00077B0F">
        <w:t xml:space="preserve">RMSEA = 0.032; CFI = 0.988; TLI = 0.995; SRMR = 0.003. Thus, the latent model fit is certainly acceptable. </w:t>
      </w:r>
    </w:p>
    <w:p w14:paraId="2A58263A" w14:textId="62451601" w:rsidR="00D56AA7" w:rsidRDefault="00D56AA7" w:rsidP="00D56AA7">
      <w:pPr>
        <w:pStyle w:val="Caption"/>
      </w:pPr>
      <w:r>
        <w:t xml:space="preserve">Table </w:t>
      </w:r>
      <w:r>
        <w:fldChar w:fldCharType="begin"/>
      </w:r>
      <w:r>
        <w:instrText xml:space="preserve"> SEQ Table \* ARABIC </w:instrText>
      </w:r>
      <w:r>
        <w:fldChar w:fldCharType="separate"/>
      </w:r>
      <w:r>
        <w:rPr>
          <w:noProof/>
        </w:rPr>
        <w:t>5</w:t>
      </w:r>
      <w:r>
        <w:fldChar w:fldCharType="end"/>
      </w:r>
      <w:r>
        <w:t xml:space="preserve">: </w:t>
      </w:r>
      <w:r w:rsidRPr="00124892">
        <w:t xml:space="preserve">The results of the </w:t>
      </w:r>
      <w:r>
        <w:t>latent factor regression</w:t>
      </w:r>
    </w:p>
    <w:tbl>
      <w:tblPr>
        <w:tblW w:w="6624" w:type="dxa"/>
        <w:tblLook w:val="04A0" w:firstRow="1" w:lastRow="0" w:firstColumn="1" w:lastColumn="0" w:noHBand="0" w:noVBand="1"/>
      </w:tblPr>
      <w:tblGrid>
        <w:gridCol w:w="2835"/>
        <w:gridCol w:w="998"/>
        <w:gridCol w:w="1695"/>
        <w:gridCol w:w="960"/>
        <w:gridCol w:w="136"/>
      </w:tblGrid>
      <w:tr w:rsidR="00D56AA7" w:rsidRPr="00D56AA7" w14:paraId="22242F23" w14:textId="77777777" w:rsidTr="00D56AA7">
        <w:trPr>
          <w:trHeight w:val="288"/>
        </w:trPr>
        <w:tc>
          <w:tcPr>
            <w:tcW w:w="2835" w:type="dxa"/>
            <w:tcBorders>
              <w:top w:val="single" w:sz="4" w:space="0" w:color="auto"/>
              <w:left w:val="nil"/>
              <w:bottom w:val="single" w:sz="4" w:space="0" w:color="auto"/>
              <w:right w:val="nil"/>
            </w:tcBorders>
            <w:shd w:val="clear" w:color="auto" w:fill="auto"/>
            <w:noWrap/>
            <w:vAlign w:val="bottom"/>
            <w:hideMark/>
          </w:tcPr>
          <w:p w14:paraId="1D04F235" w14:textId="2C04CB6E" w:rsidR="00D56AA7" w:rsidRPr="00D56AA7" w:rsidRDefault="00D56AA7" w:rsidP="00D56AA7">
            <w:pPr>
              <w:spacing w:line="240" w:lineRule="auto"/>
              <w:rPr>
                <w:sz w:val="22"/>
                <w:szCs w:val="22"/>
              </w:rPr>
            </w:pPr>
            <w:r w:rsidRPr="00D56AA7">
              <w:rPr>
                <w:sz w:val="22"/>
                <w:szCs w:val="22"/>
              </w:rPr>
              <w:t xml:space="preserve">Engagement </w:t>
            </w:r>
            <w:r>
              <w:rPr>
                <w:sz w:val="22"/>
                <w:szCs w:val="22"/>
              </w:rPr>
              <w:t>predicted by</w:t>
            </w:r>
          </w:p>
        </w:tc>
        <w:tc>
          <w:tcPr>
            <w:tcW w:w="998" w:type="dxa"/>
            <w:tcBorders>
              <w:top w:val="single" w:sz="4" w:space="0" w:color="auto"/>
              <w:left w:val="nil"/>
              <w:bottom w:val="single" w:sz="4" w:space="0" w:color="auto"/>
              <w:right w:val="nil"/>
            </w:tcBorders>
            <w:shd w:val="clear" w:color="auto" w:fill="auto"/>
            <w:noWrap/>
            <w:vAlign w:val="bottom"/>
            <w:hideMark/>
          </w:tcPr>
          <w:p w14:paraId="61CCA129" w14:textId="6507BFD1" w:rsidR="00D56AA7" w:rsidRPr="00D56AA7" w:rsidRDefault="00D56AA7" w:rsidP="00D56AA7">
            <w:pPr>
              <w:spacing w:line="240" w:lineRule="auto"/>
              <w:rPr>
                <w:sz w:val="22"/>
                <w:szCs w:val="22"/>
              </w:rPr>
            </w:pPr>
            <w:r>
              <w:rPr>
                <w:sz w:val="22"/>
                <w:szCs w:val="22"/>
              </w:rPr>
              <w:t>Estimate</w:t>
            </w:r>
          </w:p>
        </w:tc>
        <w:tc>
          <w:tcPr>
            <w:tcW w:w="1695" w:type="dxa"/>
            <w:tcBorders>
              <w:top w:val="single" w:sz="4" w:space="0" w:color="auto"/>
              <w:left w:val="nil"/>
              <w:bottom w:val="single" w:sz="4" w:space="0" w:color="auto"/>
              <w:right w:val="nil"/>
            </w:tcBorders>
            <w:shd w:val="clear" w:color="auto" w:fill="auto"/>
            <w:noWrap/>
            <w:vAlign w:val="bottom"/>
            <w:hideMark/>
          </w:tcPr>
          <w:p w14:paraId="024F8DCC" w14:textId="18531CFA" w:rsidR="00D56AA7" w:rsidRPr="00D56AA7" w:rsidRDefault="00D56AA7" w:rsidP="00D56AA7">
            <w:pPr>
              <w:spacing w:line="240" w:lineRule="auto"/>
              <w:rPr>
                <w:sz w:val="22"/>
                <w:szCs w:val="22"/>
              </w:rPr>
            </w:pPr>
            <w:r>
              <w:rPr>
                <w:sz w:val="22"/>
                <w:szCs w:val="22"/>
              </w:rPr>
              <w:t>Standard errors</w:t>
            </w:r>
          </w:p>
        </w:tc>
        <w:tc>
          <w:tcPr>
            <w:tcW w:w="1096" w:type="dxa"/>
            <w:gridSpan w:val="2"/>
            <w:tcBorders>
              <w:top w:val="single" w:sz="4" w:space="0" w:color="auto"/>
              <w:left w:val="nil"/>
              <w:bottom w:val="single" w:sz="4" w:space="0" w:color="auto"/>
              <w:right w:val="nil"/>
            </w:tcBorders>
            <w:shd w:val="clear" w:color="auto" w:fill="auto"/>
            <w:noWrap/>
            <w:vAlign w:val="bottom"/>
            <w:hideMark/>
          </w:tcPr>
          <w:p w14:paraId="40FF6DCD" w14:textId="488E66DE" w:rsidR="00D56AA7" w:rsidRPr="00D56AA7" w:rsidRDefault="00D56AA7" w:rsidP="00D56AA7">
            <w:pPr>
              <w:spacing w:line="240" w:lineRule="auto"/>
              <w:rPr>
                <w:sz w:val="22"/>
                <w:szCs w:val="22"/>
              </w:rPr>
            </w:pPr>
            <w:r>
              <w:rPr>
                <w:sz w:val="22"/>
                <w:szCs w:val="22"/>
              </w:rPr>
              <w:t>P-value</w:t>
            </w:r>
          </w:p>
        </w:tc>
      </w:tr>
      <w:tr w:rsidR="00D56AA7" w:rsidRPr="00D56AA7" w14:paraId="28486894" w14:textId="77777777" w:rsidTr="00D56AA7">
        <w:trPr>
          <w:gridAfter w:val="1"/>
          <w:wAfter w:w="136" w:type="dxa"/>
          <w:trHeight w:val="288"/>
        </w:trPr>
        <w:tc>
          <w:tcPr>
            <w:tcW w:w="2835" w:type="dxa"/>
            <w:tcBorders>
              <w:top w:val="nil"/>
              <w:left w:val="nil"/>
              <w:bottom w:val="nil"/>
              <w:right w:val="nil"/>
            </w:tcBorders>
            <w:shd w:val="clear" w:color="auto" w:fill="auto"/>
            <w:noWrap/>
            <w:vAlign w:val="bottom"/>
            <w:hideMark/>
          </w:tcPr>
          <w:p w14:paraId="61311E24" w14:textId="0722FBD6" w:rsidR="00D56AA7" w:rsidRPr="00D56AA7" w:rsidRDefault="00D56AA7" w:rsidP="00D56AA7">
            <w:pPr>
              <w:spacing w:line="240" w:lineRule="auto"/>
              <w:rPr>
                <w:sz w:val="22"/>
                <w:szCs w:val="22"/>
              </w:rPr>
            </w:pPr>
            <w:proofErr w:type="gramStart"/>
            <w:r w:rsidRPr="00D56AA7">
              <w:rPr>
                <w:sz w:val="22"/>
                <w:szCs w:val="22"/>
              </w:rPr>
              <w:t>Being located in</w:t>
            </w:r>
            <w:proofErr w:type="gramEnd"/>
            <w:r w:rsidRPr="00D56AA7">
              <w:rPr>
                <w:sz w:val="22"/>
                <w:szCs w:val="22"/>
              </w:rPr>
              <w:t xml:space="preserve"> </w:t>
            </w:r>
            <w:r w:rsidRPr="00D56AA7">
              <w:rPr>
                <w:sz w:val="22"/>
                <w:szCs w:val="22"/>
              </w:rPr>
              <w:t>West_Bank</w:t>
            </w:r>
          </w:p>
        </w:tc>
        <w:tc>
          <w:tcPr>
            <w:tcW w:w="998" w:type="dxa"/>
            <w:tcBorders>
              <w:top w:val="nil"/>
              <w:left w:val="nil"/>
              <w:bottom w:val="nil"/>
              <w:right w:val="nil"/>
            </w:tcBorders>
            <w:shd w:val="clear" w:color="auto" w:fill="auto"/>
            <w:noWrap/>
            <w:vAlign w:val="bottom"/>
            <w:hideMark/>
          </w:tcPr>
          <w:p w14:paraId="345E2F68" w14:textId="77777777" w:rsidR="00D56AA7" w:rsidRPr="00D56AA7" w:rsidRDefault="00D56AA7" w:rsidP="00D56AA7">
            <w:pPr>
              <w:spacing w:line="240" w:lineRule="auto"/>
              <w:jc w:val="right"/>
              <w:rPr>
                <w:sz w:val="22"/>
                <w:szCs w:val="22"/>
              </w:rPr>
            </w:pPr>
            <w:r w:rsidRPr="00D56AA7">
              <w:rPr>
                <w:sz w:val="22"/>
                <w:szCs w:val="22"/>
              </w:rPr>
              <w:t>-0.441</w:t>
            </w:r>
          </w:p>
        </w:tc>
        <w:tc>
          <w:tcPr>
            <w:tcW w:w="1695" w:type="dxa"/>
            <w:tcBorders>
              <w:top w:val="nil"/>
              <w:left w:val="nil"/>
              <w:bottom w:val="nil"/>
              <w:right w:val="nil"/>
            </w:tcBorders>
            <w:shd w:val="clear" w:color="auto" w:fill="auto"/>
            <w:noWrap/>
            <w:vAlign w:val="bottom"/>
            <w:hideMark/>
          </w:tcPr>
          <w:p w14:paraId="1C4D8AF1" w14:textId="77777777" w:rsidR="00D56AA7" w:rsidRPr="00D56AA7" w:rsidRDefault="00D56AA7" w:rsidP="00D56AA7">
            <w:pPr>
              <w:spacing w:line="240" w:lineRule="auto"/>
              <w:jc w:val="right"/>
              <w:rPr>
                <w:sz w:val="22"/>
                <w:szCs w:val="22"/>
              </w:rPr>
            </w:pPr>
            <w:r w:rsidRPr="00D56AA7">
              <w:rPr>
                <w:sz w:val="22"/>
                <w:szCs w:val="22"/>
              </w:rPr>
              <w:t>0.101</w:t>
            </w:r>
          </w:p>
        </w:tc>
        <w:tc>
          <w:tcPr>
            <w:tcW w:w="960" w:type="dxa"/>
            <w:tcBorders>
              <w:top w:val="nil"/>
              <w:left w:val="nil"/>
              <w:bottom w:val="nil"/>
              <w:right w:val="nil"/>
            </w:tcBorders>
            <w:shd w:val="clear" w:color="auto" w:fill="auto"/>
            <w:noWrap/>
            <w:vAlign w:val="bottom"/>
            <w:hideMark/>
          </w:tcPr>
          <w:p w14:paraId="65D7F114" w14:textId="6CBFF505" w:rsidR="00D56AA7" w:rsidRPr="00D56AA7" w:rsidRDefault="00D56AA7" w:rsidP="00D56AA7">
            <w:pPr>
              <w:spacing w:line="240" w:lineRule="auto"/>
              <w:jc w:val="right"/>
              <w:rPr>
                <w:sz w:val="22"/>
                <w:szCs w:val="22"/>
              </w:rPr>
            </w:pPr>
            <w:r w:rsidRPr="00D56AA7">
              <w:rPr>
                <w:sz w:val="22"/>
                <w:szCs w:val="22"/>
              </w:rPr>
              <w:t>0</w:t>
            </w:r>
            <w:r>
              <w:rPr>
                <w:sz w:val="22"/>
                <w:szCs w:val="22"/>
              </w:rPr>
              <w:t>.000</w:t>
            </w:r>
          </w:p>
        </w:tc>
      </w:tr>
      <w:tr w:rsidR="00D56AA7" w:rsidRPr="00D56AA7" w14:paraId="4673C3B2" w14:textId="77777777" w:rsidTr="00D56AA7">
        <w:trPr>
          <w:gridAfter w:val="1"/>
          <w:wAfter w:w="136" w:type="dxa"/>
          <w:trHeight w:val="288"/>
        </w:trPr>
        <w:tc>
          <w:tcPr>
            <w:tcW w:w="2835" w:type="dxa"/>
            <w:tcBorders>
              <w:top w:val="nil"/>
              <w:left w:val="nil"/>
              <w:bottom w:val="nil"/>
              <w:right w:val="nil"/>
            </w:tcBorders>
            <w:shd w:val="clear" w:color="auto" w:fill="auto"/>
            <w:noWrap/>
            <w:vAlign w:val="bottom"/>
            <w:hideMark/>
          </w:tcPr>
          <w:p w14:paraId="7CE0C736" w14:textId="0304036E" w:rsidR="00D56AA7" w:rsidRPr="00D56AA7" w:rsidRDefault="00D56AA7" w:rsidP="00D56AA7">
            <w:pPr>
              <w:spacing w:line="240" w:lineRule="auto"/>
              <w:rPr>
                <w:sz w:val="22"/>
                <w:szCs w:val="22"/>
              </w:rPr>
            </w:pPr>
            <w:r w:rsidRPr="00D56AA7">
              <w:rPr>
                <w:sz w:val="22"/>
                <w:szCs w:val="22"/>
              </w:rPr>
              <w:t xml:space="preserve">Being </w:t>
            </w:r>
            <w:r w:rsidRPr="00D56AA7">
              <w:rPr>
                <w:sz w:val="22"/>
                <w:szCs w:val="22"/>
              </w:rPr>
              <w:t>female</w:t>
            </w:r>
          </w:p>
        </w:tc>
        <w:tc>
          <w:tcPr>
            <w:tcW w:w="998" w:type="dxa"/>
            <w:tcBorders>
              <w:top w:val="nil"/>
              <w:left w:val="nil"/>
              <w:bottom w:val="nil"/>
              <w:right w:val="nil"/>
            </w:tcBorders>
            <w:shd w:val="clear" w:color="auto" w:fill="auto"/>
            <w:noWrap/>
            <w:vAlign w:val="bottom"/>
            <w:hideMark/>
          </w:tcPr>
          <w:p w14:paraId="56474D77" w14:textId="77777777" w:rsidR="00D56AA7" w:rsidRPr="00D56AA7" w:rsidRDefault="00D56AA7" w:rsidP="00D56AA7">
            <w:pPr>
              <w:spacing w:line="240" w:lineRule="auto"/>
              <w:jc w:val="right"/>
              <w:rPr>
                <w:sz w:val="22"/>
                <w:szCs w:val="22"/>
              </w:rPr>
            </w:pPr>
            <w:r w:rsidRPr="00D56AA7">
              <w:rPr>
                <w:sz w:val="22"/>
                <w:szCs w:val="22"/>
              </w:rPr>
              <w:t>0.206</w:t>
            </w:r>
          </w:p>
        </w:tc>
        <w:tc>
          <w:tcPr>
            <w:tcW w:w="1695" w:type="dxa"/>
            <w:tcBorders>
              <w:top w:val="nil"/>
              <w:left w:val="nil"/>
              <w:bottom w:val="nil"/>
              <w:right w:val="nil"/>
            </w:tcBorders>
            <w:shd w:val="clear" w:color="auto" w:fill="auto"/>
            <w:noWrap/>
            <w:vAlign w:val="bottom"/>
            <w:hideMark/>
          </w:tcPr>
          <w:p w14:paraId="0873A8F9" w14:textId="77777777" w:rsidR="00D56AA7" w:rsidRPr="00D56AA7" w:rsidRDefault="00D56AA7" w:rsidP="00D56AA7">
            <w:pPr>
              <w:spacing w:line="240" w:lineRule="auto"/>
              <w:jc w:val="right"/>
              <w:rPr>
                <w:sz w:val="22"/>
                <w:szCs w:val="22"/>
              </w:rPr>
            </w:pPr>
            <w:r w:rsidRPr="00D56AA7">
              <w:rPr>
                <w:sz w:val="22"/>
                <w:szCs w:val="22"/>
              </w:rPr>
              <w:t>0.064</w:t>
            </w:r>
          </w:p>
        </w:tc>
        <w:tc>
          <w:tcPr>
            <w:tcW w:w="960" w:type="dxa"/>
            <w:tcBorders>
              <w:top w:val="nil"/>
              <w:left w:val="nil"/>
              <w:bottom w:val="nil"/>
              <w:right w:val="nil"/>
            </w:tcBorders>
            <w:shd w:val="clear" w:color="auto" w:fill="auto"/>
            <w:noWrap/>
            <w:vAlign w:val="bottom"/>
            <w:hideMark/>
          </w:tcPr>
          <w:p w14:paraId="58260AA8" w14:textId="60D1D407" w:rsidR="00D56AA7" w:rsidRPr="00D56AA7" w:rsidRDefault="00D56AA7" w:rsidP="00D56AA7">
            <w:pPr>
              <w:spacing w:line="240" w:lineRule="auto"/>
              <w:jc w:val="right"/>
              <w:rPr>
                <w:sz w:val="22"/>
                <w:szCs w:val="22"/>
              </w:rPr>
            </w:pPr>
            <w:r w:rsidRPr="00D56AA7">
              <w:rPr>
                <w:sz w:val="22"/>
                <w:szCs w:val="22"/>
              </w:rPr>
              <w:t>0.001</w:t>
            </w:r>
          </w:p>
        </w:tc>
      </w:tr>
      <w:tr w:rsidR="00D56AA7" w:rsidRPr="00D56AA7" w14:paraId="2C069FF6" w14:textId="77777777" w:rsidTr="00D56AA7">
        <w:trPr>
          <w:gridAfter w:val="1"/>
          <w:wAfter w:w="136" w:type="dxa"/>
          <w:trHeight w:val="288"/>
        </w:trPr>
        <w:tc>
          <w:tcPr>
            <w:tcW w:w="2835" w:type="dxa"/>
            <w:tcBorders>
              <w:top w:val="nil"/>
              <w:left w:val="nil"/>
              <w:right w:val="nil"/>
            </w:tcBorders>
            <w:shd w:val="clear" w:color="auto" w:fill="auto"/>
            <w:noWrap/>
            <w:vAlign w:val="bottom"/>
            <w:hideMark/>
          </w:tcPr>
          <w:p w14:paraId="62275662" w14:textId="038334AA" w:rsidR="00D56AA7" w:rsidRPr="00D56AA7" w:rsidRDefault="00D56AA7" w:rsidP="00D56AA7">
            <w:pPr>
              <w:spacing w:line="240" w:lineRule="auto"/>
              <w:rPr>
                <w:sz w:val="22"/>
                <w:szCs w:val="22"/>
              </w:rPr>
            </w:pPr>
            <w:r w:rsidRPr="00D56AA7">
              <w:rPr>
                <w:sz w:val="22"/>
                <w:szCs w:val="22"/>
              </w:rPr>
              <w:t>A</w:t>
            </w:r>
            <w:r w:rsidRPr="00D56AA7">
              <w:rPr>
                <w:sz w:val="22"/>
                <w:szCs w:val="22"/>
              </w:rPr>
              <w:t>ge</w:t>
            </w:r>
            <w:r w:rsidRPr="00D56AA7">
              <w:rPr>
                <w:sz w:val="22"/>
                <w:szCs w:val="22"/>
              </w:rPr>
              <w:t xml:space="preserve"> (in years)</w:t>
            </w:r>
          </w:p>
        </w:tc>
        <w:tc>
          <w:tcPr>
            <w:tcW w:w="998" w:type="dxa"/>
            <w:tcBorders>
              <w:top w:val="nil"/>
              <w:left w:val="nil"/>
              <w:right w:val="nil"/>
            </w:tcBorders>
            <w:shd w:val="clear" w:color="auto" w:fill="auto"/>
            <w:noWrap/>
            <w:vAlign w:val="bottom"/>
            <w:hideMark/>
          </w:tcPr>
          <w:p w14:paraId="1A29DBD3" w14:textId="77777777" w:rsidR="00D56AA7" w:rsidRPr="00D56AA7" w:rsidRDefault="00D56AA7" w:rsidP="00D56AA7">
            <w:pPr>
              <w:spacing w:line="240" w:lineRule="auto"/>
              <w:jc w:val="right"/>
              <w:rPr>
                <w:sz w:val="22"/>
                <w:szCs w:val="22"/>
              </w:rPr>
            </w:pPr>
            <w:r w:rsidRPr="00D56AA7">
              <w:rPr>
                <w:sz w:val="22"/>
                <w:szCs w:val="22"/>
              </w:rPr>
              <w:t>-0.029</w:t>
            </w:r>
          </w:p>
        </w:tc>
        <w:tc>
          <w:tcPr>
            <w:tcW w:w="1695" w:type="dxa"/>
            <w:tcBorders>
              <w:top w:val="nil"/>
              <w:left w:val="nil"/>
              <w:right w:val="nil"/>
            </w:tcBorders>
            <w:shd w:val="clear" w:color="auto" w:fill="auto"/>
            <w:noWrap/>
            <w:vAlign w:val="bottom"/>
            <w:hideMark/>
          </w:tcPr>
          <w:p w14:paraId="52E2E88C" w14:textId="77777777" w:rsidR="00D56AA7" w:rsidRPr="00D56AA7" w:rsidRDefault="00D56AA7" w:rsidP="00D56AA7">
            <w:pPr>
              <w:spacing w:line="240" w:lineRule="auto"/>
              <w:jc w:val="right"/>
              <w:rPr>
                <w:sz w:val="22"/>
                <w:szCs w:val="22"/>
              </w:rPr>
            </w:pPr>
            <w:r w:rsidRPr="00D56AA7">
              <w:rPr>
                <w:sz w:val="22"/>
                <w:szCs w:val="22"/>
              </w:rPr>
              <w:t>0.027</w:t>
            </w:r>
          </w:p>
        </w:tc>
        <w:tc>
          <w:tcPr>
            <w:tcW w:w="960" w:type="dxa"/>
            <w:tcBorders>
              <w:top w:val="nil"/>
              <w:left w:val="nil"/>
              <w:right w:val="nil"/>
            </w:tcBorders>
            <w:shd w:val="clear" w:color="auto" w:fill="auto"/>
            <w:noWrap/>
            <w:vAlign w:val="bottom"/>
            <w:hideMark/>
          </w:tcPr>
          <w:p w14:paraId="660013DB" w14:textId="05C3B39C" w:rsidR="00D56AA7" w:rsidRPr="00D56AA7" w:rsidRDefault="00D56AA7" w:rsidP="00D56AA7">
            <w:pPr>
              <w:spacing w:line="240" w:lineRule="auto"/>
              <w:jc w:val="right"/>
              <w:rPr>
                <w:sz w:val="22"/>
                <w:szCs w:val="22"/>
              </w:rPr>
            </w:pPr>
            <w:r w:rsidRPr="00D56AA7">
              <w:rPr>
                <w:sz w:val="22"/>
                <w:szCs w:val="22"/>
              </w:rPr>
              <w:t>0.288</w:t>
            </w:r>
          </w:p>
        </w:tc>
      </w:tr>
      <w:tr w:rsidR="00D56AA7" w:rsidRPr="00D56AA7" w14:paraId="0A989360" w14:textId="77777777" w:rsidTr="00D56AA7">
        <w:trPr>
          <w:gridAfter w:val="1"/>
          <w:wAfter w:w="136" w:type="dxa"/>
          <w:trHeight w:val="288"/>
        </w:trPr>
        <w:tc>
          <w:tcPr>
            <w:tcW w:w="2835" w:type="dxa"/>
            <w:tcBorders>
              <w:top w:val="nil"/>
              <w:left w:val="nil"/>
              <w:bottom w:val="single" w:sz="4" w:space="0" w:color="auto"/>
              <w:right w:val="nil"/>
            </w:tcBorders>
            <w:shd w:val="clear" w:color="auto" w:fill="auto"/>
            <w:noWrap/>
            <w:vAlign w:val="bottom"/>
            <w:hideMark/>
          </w:tcPr>
          <w:p w14:paraId="15336D52" w14:textId="653E1153" w:rsidR="00D56AA7" w:rsidRPr="00D56AA7" w:rsidRDefault="00D56AA7" w:rsidP="00D56AA7">
            <w:pPr>
              <w:spacing w:line="240" w:lineRule="auto"/>
              <w:rPr>
                <w:sz w:val="22"/>
                <w:szCs w:val="22"/>
              </w:rPr>
            </w:pPr>
            <w:r w:rsidRPr="00D56AA7">
              <w:rPr>
                <w:sz w:val="22"/>
                <w:szCs w:val="22"/>
              </w:rPr>
              <w:t xml:space="preserve">Being in </w:t>
            </w:r>
            <w:r w:rsidRPr="00D56AA7">
              <w:rPr>
                <w:sz w:val="22"/>
                <w:szCs w:val="22"/>
              </w:rPr>
              <w:t>treatment</w:t>
            </w:r>
            <w:r w:rsidRPr="00D56AA7">
              <w:rPr>
                <w:sz w:val="22"/>
                <w:szCs w:val="22"/>
              </w:rPr>
              <w:t xml:space="preserve"> school</w:t>
            </w:r>
          </w:p>
        </w:tc>
        <w:tc>
          <w:tcPr>
            <w:tcW w:w="998" w:type="dxa"/>
            <w:tcBorders>
              <w:top w:val="nil"/>
              <w:left w:val="nil"/>
              <w:bottom w:val="single" w:sz="4" w:space="0" w:color="auto"/>
              <w:right w:val="nil"/>
            </w:tcBorders>
            <w:shd w:val="clear" w:color="auto" w:fill="auto"/>
            <w:noWrap/>
            <w:vAlign w:val="bottom"/>
            <w:hideMark/>
          </w:tcPr>
          <w:p w14:paraId="70F5AB2B" w14:textId="77777777" w:rsidR="00D56AA7" w:rsidRPr="00D56AA7" w:rsidRDefault="00D56AA7" w:rsidP="00D56AA7">
            <w:pPr>
              <w:spacing w:line="240" w:lineRule="auto"/>
              <w:jc w:val="right"/>
              <w:rPr>
                <w:sz w:val="22"/>
                <w:szCs w:val="22"/>
              </w:rPr>
            </w:pPr>
            <w:r w:rsidRPr="00D56AA7">
              <w:rPr>
                <w:sz w:val="22"/>
                <w:szCs w:val="22"/>
              </w:rPr>
              <w:t>0.171</w:t>
            </w:r>
          </w:p>
        </w:tc>
        <w:tc>
          <w:tcPr>
            <w:tcW w:w="1695" w:type="dxa"/>
            <w:tcBorders>
              <w:top w:val="nil"/>
              <w:left w:val="nil"/>
              <w:bottom w:val="single" w:sz="4" w:space="0" w:color="auto"/>
              <w:right w:val="nil"/>
            </w:tcBorders>
            <w:shd w:val="clear" w:color="auto" w:fill="auto"/>
            <w:noWrap/>
            <w:vAlign w:val="bottom"/>
            <w:hideMark/>
          </w:tcPr>
          <w:p w14:paraId="1BB47C4C" w14:textId="77777777" w:rsidR="00D56AA7" w:rsidRPr="00D56AA7" w:rsidRDefault="00D56AA7" w:rsidP="00D56AA7">
            <w:pPr>
              <w:spacing w:line="240" w:lineRule="auto"/>
              <w:jc w:val="right"/>
              <w:rPr>
                <w:sz w:val="22"/>
                <w:szCs w:val="22"/>
              </w:rPr>
            </w:pPr>
            <w:r w:rsidRPr="00D56AA7">
              <w:rPr>
                <w:sz w:val="22"/>
                <w:szCs w:val="22"/>
              </w:rPr>
              <w:t>0.083</w:t>
            </w:r>
          </w:p>
        </w:tc>
        <w:tc>
          <w:tcPr>
            <w:tcW w:w="960" w:type="dxa"/>
            <w:tcBorders>
              <w:top w:val="nil"/>
              <w:left w:val="nil"/>
              <w:bottom w:val="single" w:sz="4" w:space="0" w:color="auto"/>
              <w:right w:val="nil"/>
            </w:tcBorders>
            <w:shd w:val="clear" w:color="auto" w:fill="auto"/>
            <w:noWrap/>
            <w:vAlign w:val="bottom"/>
            <w:hideMark/>
          </w:tcPr>
          <w:p w14:paraId="761123D5" w14:textId="3FCE1A40" w:rsidR="00D56AA7" w:rsidRPr="00D56AA7" w:rsidRDefault="00D56AA7" w:rsidP="00D56AA7">
            <w:pPr>
              <w:spacing w:line="240" w:lineRule="auto"/>
              <w:jc w:val="right"/>
              <w:rPr>
                <w:sz w:val="22"/>
                <w:szCs w:val="22"/>
              </w:rPr>
            </w:pPr>
            <w:r w:rsidRPr="00D56AA7">
              <w:rPr>
                <w:sz w:val="22"/>
                <w:szCs w:val="22"/>
              </w:rPr>
              <w:t>0.04</w:t>
            </w:r>
            <w:r>
              <w:rPr>
                <w:sz w:val="22"/>
                <w:szCs w:val="22"/>
              </w:rPr>
              <w:t>0</w:t>
            </w:r>
          </w:p>
        </w:tc>
      </w:tr>
    </w:tbl>
    <w:p w14:paraId="4F449107" w14:textId="778E01B1" w:rsidR="00D56AA7" w:rsidRDefault="00D56AA7" w:rsidP="00D56AA7">
      <w:pPr>
        <w:pStyle w:val="FootnoteText"/>
      </w:pPr>
      <w:r>
        <w:t>Source: midterm 2022 © the Client</w:t>
      </w:r>
    </w:p>
    <w:p w14:paraId="7DBA4D0E" w14:textId="55F405C0" w:rsidR="00EC67F1" w:rsidRDefault="00D56AA7" w:rsidP="006F4272">
      <w:pPr>
        <w:pStyle w:val="BodyText"/>
      </w:pPr>
      <w:r>
        <w:t xml:space="preserve">Table 5 presents the results of the regression of engagement, modelled through the confirmatory factor analysis, on the different predictor variables.  All predictors but age included in the model exhibited statistically significant effects on school engagement. Most interestingly, even after controlling for </w:t>
      </w:r>
      <w:proofErr w:type="gramStart"/>
      <w:r>
        <w:t>being located in</w:t>
      </w:r>
      <w:proofErr w:type="gramEnd"/>
      <w:r>
        <w:t xml:space="preserve"> West bank, gender, and age, being located in a treatment school exhibited substantial effects. </w:t>
      </w:r>
      <w:proofErr w:type="gramStart"/>
      <w:r>
        <w:t>Being located in</w:t>
      </w:r>
      <w:proofErr w:type="gramEnd"/>
      <w:r>
        <w:t xml:space="preserve"> a treatment school was associated with an increase of school engagement of around 0.171 standard deviations. At face value, this implies that the project interventions of the client to improve school engagement was effective. </w:t>
      </w:r>
    </w:p>
    <w:sectPr w:rsidR="00EC67F1" w:rsidSect="00D56AA7">
      <w:footerReference w:type="default" r:id="rId12"/>
      <w:pgSz w:w="12240" w:h="15840"/>
      <w:pgMar w:top="1440" w:right="1440" w:bottom="1440" w:left="1440" w:header="720" w:footer="720" w:gutter="0"/>
      <w:pgNumType w:start="1"/>
      <w:cols w:space="720"/>
      <w:sectPrChange w:id="0" w:author="Dominik Bulla" w:date="2023-03-24T03:11:00Z">
        <w:sectPr w:rsidR="00EC67F1" w:rsidSect="00D56AA7">
          <w:pgMar w:top="1440" w:right="1440" w:bottom="1440" w:left="1440" w:header="720" w:footer="720" w:gutter="0"/>
          <w:pgNumType w:start="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D414D4" w14:textId="77777777" w:rsidR="005F3205" w:rsidRDefault="005F3205" w:rsidP="00034ED9">
      <w:r>
        <w:separator/>
      </w:r>
    </w:p>
  </w:endnote>
  <w:endnote w:type="continuationSeparator" w:id="0">
    <w:p w14:paraId="67694E81" w14:textId="77777777" w:rsidR="005F3205" w:rsidRDefault="005F3205" w:rsidP="00034ED9">
      <w:r>
        <w:continuationSeparator/>
      </w:r>
    </w:p>
  </w:endnote>
  <w:endnote w:type="continuationNotice" w:id="1">
    <w:p w14:paraId="64AD9CFA" w14:textId="77777777" w:rsidR="005F3205" w:rsidRDefault="005F3205" w:rsidP="00034E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Helvetica Neue Light">
    <w:altName w:val="Arial Nova Light"/>
    <w:charset w:val="00"/>
    <w:family w:val="auto"/>
    <w:pitch w:val="variable"/>
    <w:sig w:usb0="A00002FF" w:usb1="5000205B" w:usb2="00000002" w:usb3="00000000" w:csb0="00000007" w:csb1="00000000"/>
  </w:font>
  <w:font w:name="Calibri">
    <w:panose1 w:val="020F05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2442796"/>
      <w:docPartObj>
        <w:docPartGallery w:val="Page Numbers (Bottom of Page)"/>
        <w:docPartUnique/>
      </w:docPartObj>
    </w:sdtPr>
    <w:sdtEndPr>
      <w:rPr>
        <w:noProof/>
      </w:rPr>
    </w:sdtEndPr>
    <w:sdtContent>
      <w:p w14:paraId="631806D2" w14:textId="763756B6" w:rsidR="00D83654" w:rsidRDefault="00D836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EDF19C" w14:textId="77777777" w:rsidR="00D83654" w:rsidRDefault="00D836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6806C8" w14:textId="77777777" w:rsidR="005F3205" w:rsidRDefault="005F3205" w:rsidP="00034ED9">
      <w:r>
        <w:separator/>
      </w:r>
    </w:p>
  </w:footnote>
  <w:footnote w:type="continuationSeparator" w:id="0">
    <w:p w14:paraId="3F204EE4" w14:textId="77777777" w:rsidR="005F3205" w:rsidRDefault="005F3205" w:rsidP="00034ED9">
      <w:r>
        <w:continuationSeparator/>
      </w:r>
    </w:p>
  </w:footnote>
  <w:footnote w:type="continuationNotice" w:id="1">
    <w:p w14:paraId="0EE36508" w14:textId="77777777" w:rsidR="005F3205" w:rsidRDefault="005F3205" w:rsidP="00034ED9"/>
  </w:footnote>
</w:footnotes>
</file>

<file path=word/intelligence2.xml><?xml version="1.0" encoding="utf-8"?>
<int2:intelligence xmlns:int2="http://schemas.microsoft.com/office/intelligence/2020/intelligence" xmlns:oel="http://schemas.microsoft.com/office/2019/extlst">
  <int2:observations>
    <int2:textHash int2:hashCode="c+Xt49Zu53G1ZJ" int2:id="xY3Xyd2o">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A86CDC"/>
    <w:multiLevelType w:val="multilevel"/>
    <w:tmpl w:val="EFAE6D54"/>
    <w:lvl w:ilvl="0">
      <w:start w:val="1"/>
      <w:numFmt w:val="bullet"/>
      <w:pStyle w:val="ListTable"/>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907FA9C"/>
    <w:multiLevelType w:val="hybridMultilevel"/>
    <w:tmpl w:val="FFFFFFFF"/>
    <w:lvl w:ilvl="0" w:tplc="B58086D2">
      <w:start w:val="1"/>
      <w:numFmt w:val="bullet"/>
      <w:lvlText w:val="·"/>
      <w:lvlJc w:val="left"/>
      <w:pPr>
        <w:ind w:left="720" w:hanging="360"/>
      </w:pPr>
      <w:rPr>
        <w:rFonts w:ascii="Symbol" w:hAnsi="Symbol" w:hint="default"/>
      </w:rPr>
    </w:lvl>
    <w:lvl w:ilvl="1" w:tplc="C370199C">
      <w:start w:val="1"/>
      <w:numFmt w:val="bullet"/>
      <w:lvlText w:val="o"/>
      <w:lvlJc w:val="left"/>
      <w:pPr>
        <w:ind w:left="1440" w:hanging="360"/>
      </w:pPr>
      <w:rPr>
        <w:rFonts w:ascii="Courier New" w:hAnsi="Courier New" w:hint="default"/>
      </w:rPr>
    </w:lvl>
    <w:lvl w:ilvl="2" w:tplc="BBCC2B34">
      <w:start w:val="1"/>
      <w:numFmt w:val="bullet"/>
      <w:lvlText w:val=""/>
      <w:lvlJc w:val="left"/>
      <w:pPr>
        <w:ind w:left="2160" w:hanging="360"/>
      </w:pPr>
      <w:rPr>
        <w:rFonts w:ascii="Wingdings" w:hAnsi="Wingdings" w:hint="default"/>
      </w:rPr>
    </w:lvl>
    <w:lvl w:ilvl="3" w:tplc="D88A9E76">
      <w:start w:val="1"/>
      <w:numFmt w:val="bullet"/>
      <w:lvlText w:val=""/>
      <w:lvlJc w:val="left"/>
      <w:pPr>
        <w:ind w:left="2880" w:hanging="360"/>
      </w:pPr>
      <w:rPr>
        <w:rFonts w:ascii="Symbol" w:hAnsi="Symbol" w:hint="default"/>
      </w:rPr>
    </w:lvl>
    <w:lvl w:ilvl="4" w:tplc="8DA0B426">
      <w:start w:val="1"/>
      <w:numFmt w:val="bullet"/>
      <w:lvlText w:val="o"/>
      <w:lvlJc w:val="left"/>
      <w:pPr>
        <w:ind w:left="3600" w:hanging="360"/>
      </w:pPr>
      <w:rPr>
        <w:rFonts w:ascii="Courier New" w:hAnsi="Courier New" w:hint="default"/>
      </w:rPr>
    </w:lvl>
    <w:lvl w:ilvl="5" w:tplc="8452A792">
      <w:start w:val="1"/>
      <w:numFmt w:val="bullet"/>
      <w:lvlText w:val=""/>
      <w:lvlJc w:val="left"/>
      <w:pPr>
        <w:ind w:left="4320" w:hanging="360"/>
      </w:pPr>
      <w:rPr>
        <w:rFonts w:ascii="Wingdings" w:hAnsi="Wingdings" w:hint="default"/>
      </w:rPr>
    </w:lvl>
    <w:lvl w:ilvl="6" w:tplc="FE989CFC">
      <w:start w:val="1"/>
      <w:numFmt w:val="bullet"/>
      <w:lvlText w:val=""/>
      <w:lvlJc w:val="left"/>
      <w:pPr>
        <w:ind w:left="5040" w:hanging="360"/>
      </w:pPr>
      <w:rPr>
        <w:rFonts w:ascii="Symbol" w:hAnsi="Symbol" w:hint="default"/>
      </w:rPr>
    </w:lvl>
    <w:lvl w:ilvl="7" w:tplc="0CC2B1AA">
      <w:start w:val="1"/>
      <w:numFmt w:val="bullet"/>
      <w:lvlText w:val="o"/>
      <w:lvlJc w:val="left"/>
      <w:pPr>
        <w:ind w:left="5760" w:hanging="360"/>
      </w:pPr>
      <w:rPr>
        <w:rFonts w:ascii="Courier New" w:hAnsi="Courier New" w:hint="default"/>
      </w:rPr>
    </w:lvl>
    <w:lvl w:ilvl="8" w:tplc="7A12A46C">
      <w:start w:val="1"/>
      <w:numFmt w:val="bullet"/>
      <w:lvlText w:val=""/>
      <w:lvlJc w:val="left"/>
      <w:pPr>
        <w:ind w:left="6480" w:hanging="360"/>
      </w:pPr>
      <w:rPr>
        <w:rFonts w:ascii="Wingdings" w:hAnsi="Wingdings" w:hint="default"/>
      </w:rPr>
    </w:lvl>
  </w:abstractNum>
  <w:abstractNum w:abstractNumId="2" w15:restartNumberingAfterBreak="0">
    <w:nsid w:val="091A4AF6"/>
    <w:multiLevelType w:val="hybridMultilevel"/>
    <w:tmpl w:val="0EFE7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15B10"/>
    <w:multiLevelType w:val="hybridMultilevel"/>
    <w:tmpl w:val="1390E8F4"/>
    <w:lvl w:ilvl="0" w:tplc="7488DF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5F1340"/>
    <w:multiLevelType w:val="hybridMultilevel"/>
    <w:tmpl w:val="4B266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BD2561"/>
    <w:multiLevelType w:val="hybridMultilevel"/>
    <w:tmpl w:val="F8FC615E"/>
    <w:lvl w:ilvl="0" w:tplc="EBC0D4E8">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145B1236"/>
    <w:multiLevelType w:val="hybridMultilevel"/>
    <w:tmpl w:val="AF84EE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8907BB"/>
    <w:multiLevelType w:val="hybridMultilevel"/>
    <w:tmpl w:val="AEB6EE96"/>
    <w:lvl w:ilvl="0" w:tplc="2C7CEA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D2164A"/>
    <w:multiLevelType w:val="hybridMultilevel"/>
    <w:tmpl w:val="82545B30"/>
    <w:lvl w:ilvl="0" w:tplc="C3447F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010522"/>
    <w:multiLevelType w:val="hybridMultilevel"/>
    <w:tmpl w:val="277AC2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9121D5"/>
    <w:multiLevelType w:val="hybridMultilevel"/>
    <w:tmpl w:val="C5B07A92"/>
    <w:lvl w:ilvl="0" w:tplc="A39AF0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FA69B3"/>
    <w:multiLevelType w:val="hybridMultilevel"/>
    <w:tmpl w:val="6FA81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EA6B08"/>
    <w:multiLevelType w:val="hybridMultilevel"/>
    <w:tmpl w:val="DFEE63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AB24FA"/>
    <w:multiLevelType w:val="hybridMultilevel"/>
    <w:tmpl w:val="947E30F4"/>
    <w:lvl w:ilvl="0" w:tplc="6926512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102B5C"/>
    <w:multiLevelType w:val="multilevel"/>
    <w:tmpl w:val="5972E30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2A721130"/>
    <w:multiLevelType w:val="hybridMultilevel"/>
    <w:tmpl w:val="095ED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A97F16"/>
    <w:multiLevelType w:val="hybridMultilevel"/>
    <w:tmpl w:val="E214A962"/>
    <w:lvl w:ilvl="0" w:tplc="8CB09EF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2D6376CE"/>
    <w:multiLevelType w:val="multilevel"/>
    <w:tmpl w:val="405803EC"/>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2D7A5979"/>
    <w:multiLevelType w:val="multilevel"/>
    <w:tmpl w:val="7090E2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2DB70AA7"/>
    <w:multiLevelType w:val="hybridMultilevel"/>
    <w:tmpl w:val="B8866D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D4B0B6"/>
    <w:multiLevelType w:val="hybridMultilevel"/>
    <w:tmpl w:val="E6FCDD5C"/>
    <w:lvl w:ilvl="0" w:tplc="D6BEB1B2">
      <w:start w:val="3"/>
      <w:numFmt w:val="decimal"/>
      <w:lvlText w:val="%1."/>
      <w:lvlJc w:val="left"/>
      <w:pPr>
        <w:ind w:left="720" w:hanging="360"/>
      </w:pPr>
    </w:lvl>
    <w:lvl w:ilvl="1" w:tplc="A6D0F2B8">
      <w:start w:val="1"/>
      <w:numFmt w:val="lowerLetter"/>
      <w:lvlText w:val="%2."/>
      <w:lvlJc w:val="left"/>
      <w:pPr>
        <w:ind w:left="1440" w:hanging="360"/>
      </w:pPr>
    </w:lvl>
    <w:lvl w:ilvl="2" w:tplc="43C2006C">
      <w:start w:val="1"/>
      <w:numFmt w:val="lowerRoman"/>
      <w:lvlText w:val="%3."/>
      <w:lvlJc w:val="right"/>
      <w:pPr>
        <w:ind w:left="2160" w:hanging="180"/>
      </w:pPr>
    </w:lvl>
    <w:lvl w:ilvl="3" w:tplc="9614F2EA">
      <w:start w:val="1"/>
      <w:numFmt w:val="decimal"/>
      <w:lvlText w:val="%4."/>
      <w:lvlJc w:val="left"/>
      <w:pPr>
        <w:ind w:left="2880" w:hanging="360"/>
      </w:pPr>
    </w:lvl>
    <w:lvl w:ilvl="4" w:tplc="8376CE18">
      <w:start w:val="1"/>
      <w:numFmt w:val="lowerLetter"/>
      <w:lvlText w:val="%5."/>
      <w:lvlJc w:val="left"/>
      <w:pPr>
        <w:ind w:left="3600" w:hanging="360"/>
      </w:pPr>
    </w:lvl>
    <w:lvl w:ilvl="5" w:tplc="FEE6873A">
      <w:start w:val="1"/>
      <w:numFmt w:val="lowerRoman"/>
      <w:lvlText w:val="%6."/>
      <w:lvlJc w:val="right"/>
      <w:pPr>
        <w:ind w:left="4320" w:hanging="180"/>
      </w:pPr>
    </w:lvl>
    <w:lvl w:ilvl="6" w:tplc="4DA0746E">
      <w:start w:val="1"/>
      <w:numFmt w:val="decimal"/>
      <w:lvlText w:val="%7."/>
      <w:lvlJc w:val="left"/>
      <w:pPr>
        <w:ind w:left="5040" w:hanging="360"/>
      </w:pPr>
    </w:lvl>
    <w:lvl w:ilvl="7" w:tplc="0974225A">
      <w:start w:val="1"/>
      <w:numFmt w:val="lowerLetter"/>
      <w:lvlText w:val="%8."/>
      <w:lvlJc w:val="left"/>
      <w:pPr>
        <w:ind w:left="5760" w:hanging="360"/>
      </w:pPr>
    </w:lvl>
    <w:lvl w:ilvl="8" w:tplc="302A076E">
      <w:start w:val="1"/>
      <w:numFmt w:val="lowerRoman"/>
      <w:lvlText w:val="%9."/>
      <w:lvlJc w:val="right"/>
      <w:pPr>
        <w:ind w:left="6480" w:hanging="180"/>
      </w:pPr>
    </w:lvl>
  </w:abstractNum>
  <w:abstractNum w:abstractNumId="21" w15:restartNumberingAfterBreak="0">
    <w:nsid w:val="3BE75A72"/>
    <w:multiLevelType w:val="hybridMultilevel"/>
    <w:tmpl w:val="23D4D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0610B7"/>
    <w:multiLevelType w:val="hybridMultilevel"/>
    <w:tmpl w:val="E926D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4AB6B7"/>
    <w:multiLevelType w:val="hybridMultilevel"/>
    <w:tmpl w:val="FFFFFFFF"/>
    <w:lvl w:ilvl="0" w:tplc="60B09A4E">
      <w:start w:val="1"/>
      <w:numFmt w:val="bullet"/>
      <w:lvlText w:val="·"/>
      <w:lvlJc w:val="left"/>
      <w:pPr>
        <w:ind w:left="720" w:hanging="360"/>
      </w:pPr>
      <w:rPr>
        <w:rFonts w:ascii="Symbol" w:hAnsi="Symbol" w:hint="default"/>
      </w:rPr>
    </w:lvl>
    <w:lvl w:ilvl="1" w:tplc="10FAA4DC">
      <w:start w:val="1"/>
      <w:numFmt w:val="bullet"/>
      <w:lvlText w:val="o"/>
      <w:lvlJc w:val="left"/>
      <w:pPr>
        <w:ind w:left="1440" w:hanging="360"/>
      </w:pPr>
      <w:rPr>
        <w:rFonts w:ascii="Courier New" w:hAnsi="Courier New" w:hint="default"/>
      </w:rPr>
    </w:lvl>
    <w:lvl w:ilvl="2" w:tplc="39CCAD92">
      <w:start w:val="1"/>
      <w:numFmt w:val="bullet"/>
      <w:lvlText w:val=""/>
      <w:lvlJc w:val="left"/>
      <w:pPr>
        <w:ind w:left="2160" w:hanging="360"/>
      </w:pPr>
      <w:rPr>
        <w:rFonts w:ascii="Wingdings" w:hAnsi="Wingdings" w:hint="default"/>
      </w:rPr>
    </w:lvl>
    <w:lvl w:ilvl="3" w:tplc="3664134A">
      <w:start w:val="1"/>
      <w:numFmt w:val="bullet"/>
      <w:lvlText w:val=""/>
      <w:lvlJc w:val="left"/>
      <w:pPr>
        <w:ind w:left="2880" w:hanging="360"/>
      </w:pPr>
      <w:rPr>
        <w:rFonts w:ascii="Symbol" w:hAnsi="Symbol" w:hint="default"/>
      </w:rPr>
    </w:lvl>
    <w:lvl w:ilvl="4" w:tplc="4D9A66FE">
      <w:start w:val="1"/>
      <w:numFmt w:val="bullet"/>
      <w:lvlText w:val="o"/>
      <w:lvlJc w:val="left"/>
      <w:pPr>
        <w:ind w:left="3600" w:hanging="360"/>
      </w:pPr>
      <w:rPr>
        <w:rFonts w:ascii="Courier New" w:hAnsi="Courier New" w:hint="default"/>
      </w:rPr>
    </w:lvl>
    <w:lvl w:ilvl="5" w:tplc="BF0CBE5A">
      <w:start w:val="1"/>
      <w:numFmt w:val="bullet"/>
      <w:lvlText w:val=""/>
      <w:lvlJc w:val="left"/>
      <w:pPr>
        <w:ind w:left="4320" w:hanging="360"/>
      </w:pPr>
      <w:rPr>
        <w:rFonts w:ascii="Wingdings" w:hAnsi="Wingdings" w:hint="default"/>
      </w:rPr>
    </w:lvl>
    <w:lvl w:ilvl="6" w:tplc="F2309A30">
      <w:start w:val="1"/>
      <w:numFmt w:val="bullet"/>
      <w:lvlText w:val=""/>
      <w:lvlJc w:val="left"/>
      <w:pPr>
        <w:ind w:left="5040" w:hanging="360"/>
      </w:pPr>
      <w:rPr>
        <w:rFonts w:ascii="Symbol" w:hAnsi="Symbol" w:hint="default"/>
      </w:rPr>
    </w:lvl>
    <w:lvl w:ilvl="7" w:tplc="C8281D66">
      <w:start w:val="1"/>
      <w:numFmt w:val="bullet"/>
      <w:lvlText w:val="o"/>
      <w:lvlJc w:val="left"/>
      <w:pPr>
        <w:ind w:left="5760" w:hanging="360"/>
      </w:pPr>
      <w:rPr>
        <w:rFonts w:ascii="Courier New" w:hAnsi="Courier New" w:hint="default"/>
      </w:rPr>
    </w:lvl>
    <w:lvl w:ilvl="8" w:tplc="57CCBEE4">
      <w:start w:val="1"/>
      <w:numFmt w:val="bullet"/>
      <w:lvlText w:val=""/>
      <w:lvlJc w:val="left"/>
      <w:pPr>
        <w:ind w:left="6480" w:hanging="360"/>
      </w:pPr>
      <w:rPr>
        <w:rFonts w:ascii="Wingdings" w:hAnsi="Wingdings" w:hint="default"/>
      </w:rPr>
    </w:lvl>
  </w:abstractNum>
  <w:abstractNum w:abstractNumId="24" w15:restartNumberingAfterBreak="0">
    <w:nsid w:val="46EC66E8"/>
    <w:multiLevelType w:val="hybridMultilevel"/>
    <w:tmpl w:val="2074880C"/>
    <w:lvl w:ilvl="0" w:tplc="9B4C500C">
      <w:start w:val="2"/>
      <w:numFmt w:val="decimal"/>
      <w:lvlText w:val="%1."/>
      <w:lvlJc w:val="left"/>
      <w:pPr>
        <w:ind w:left="720" w:hanging="360"/>
      </w:pPr>
    </w:lvl>
    <w:lvl w:ilvl="1" w:tplc="6632F160">
      <w:start w:val="1"/>
      <w:numFmt w:val="lowerLetter"/>
      <w:lvlText w:val="%2."/>
      <w:lvlJc w:val="left"/>
      <w:pPr>
        <w:ind w:left="1440" w:hanging="360"/>
      </w:pPr>
    </w:lvl>
    <w:lvl w:ilvl="2" w:tplc="793A44C2">
      <w:start w:val="1"/>
      <w:numFmt w:val="lowerRoman"/>
      <w:lvlText w:val="%3."/>
      <w:lvlJc w:val="right"/>
      <w:pPr>
        <w:ind w:left="2160" w:hanging="180"/>
      </w:pPr>
    </w:lvl>
    <w:lvl w:ilvl="3" w:tplc="271A809C">
      <w:start w:val="1"/>
      <w:numFmt w:val="decimal"/>
      <w:lvlText w:val="%4."/>
      <w:lvlJc w:val="left"/>
      <w:pPr>
        <w:ind w:left="2880" w:hanging="360"/>
      </w:pPr>
    </w:lvl>
    <w:lvl w:ilvl="4" w:tplc="7D803D34">
      <w:start w:val="1"/>
      <w:numFmt w:val="lowerLetter"/>
      <w:lvlText w:val="%5."/>
      <w:lvlJc w:val="left"/>
      <w:pPr>
        <w:ind w:left="3600" w:hanging="360"/>
      </w:pPr>
    </w:lvl>
    <w:lvl w:ilvl="5" w:tplc="45FC3BC0">
      <w:start w:val="1"/>
      <w:numFmt w:val="lowerRoman"/>
      <w:lvlText w:val="%6."/>
      <w:lvlJc w:val="right"/>
      <w:pPr>
        <w:ind w:left="4320" w:hanging="180"/>
      </w:pPr>
    </w:lvl>
    <w:lvl w:ilvl="6" w:tplc="88EC6002">
      <w:start w:val="1"/>
      <w:numFmt w:val="decimal"/>
      <w:lvlText w:val="%7."/>
      <w:lvlJc w:val="left"/>
      <w:pPr>
        <w:ind w:left="5040" w:hanging="360"/>
      </w:pPr>
    </w:lvl>
    <w:lvl w:ilvl="7" w:tplc="A63605FA">
      <w:start w:val="1"/>
      <w:numFmt w:val="lowerLetter"/>
      <w:lvlText w:val="%8."/>
      <w:lvlJc w:val="left"/>
      <w:pPr>
        <w:ind w:left="5760" w:hanging="360"/>
      </w:pPr>
    </w:lvl>
    <w:lvl w:ilvl="8" w:tplc="88800EC6">
      <w:start w:val="1"/>
      <w:numFmt w:val="lowerRoman"/>
      <w:lvlText w:val="%9."/>
      <w:lvlJc w:val="right"/>
      <w:pPr>
        <w:ind w:left="6480" w:hanging="180"/>
      </w:pPr>
    </w:lvl>
  </w:abstractNum>
  <w:abstractNum w:abstractNumId="25" w15:restartNumberingAfterBreak="0">
    <w:nsid w:val="48A94EAB"/>
    <w:multiLevelType w:val="hybridMultilevel"/>
    <w:tmpl w:val="D88066B0"/>
    <w:lvl w:ilvl="0" w:tplc="FF481D7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9523F7"/>
    <w:multiLevelType w:val="hybridMultilevel"/>
    <w:tmpl w:val="590CA0F6"/>
    <w:lvl w:ilvl="0" w:tplc="9B5CA3D0">
      <w:start w:val="1"/>
      <w:numFmt w:val="decimal"/>
      <w:lvlText w:val="%1."/>
      <w:lvlJc w:val="left"/>
      <w:pPr>
        <w:ind w:left="720" w:hanging="360"/>
      </w:pPr>
    </w:lvl>
    <w:lvl w:ilvl="1" w:tplc="E7F0A92C">
      <w:start w:val="1"/>
      <w:numFmt w:val="lowerLetter"/>
      <w:lvlText w:val="%2."/>
      <w:lvlJc w:val="left"/>
      <w:pPr>
        <w:ind w:left="1440" w:hanging="360"/>
      </w:pPr>
    </w:lvl>
    <w:lvl w:ilvl="2" w:tplc="83F49446">
      <w:start w:val="1"/>
      <w:numFmt w:val="lowerRoman"/>
      <w:lvlText w:val="%3."/>
      <w:lvlJc w:val="right"/>
      <w:pPr>
        <w:ind w:left="2160" w:hanging="180"/>
      </w:pPr>
    </w:lvl>
    <w:lvl w:ilvl="3" w:tplc="A638213C">
      <w:start w:val="1"/>
      <w:numFmt w:val="decimal"/>
      <w:lvlText w:val="%4."/>
      <w:lvlJc w:val="left"/>
      <w:pPr>
        <w:ind w:left="2880" w:hanging="360"/>
      </w:pPr>
    </w:lvl>
    <w:lvl w:ilvl="4" w:tplc="5A1EA46A">
      <w:start w:val="1"/>
      <w:numFmt w:val="lowerLetter"/>
      <w:lvlText w:val="%5."/>
      <w:lvlJc w:val="left"/>
      <w:pPr>
        <w:ind w:left="3600" w:hanging="360"/>
      </w:pPr>
    </w:lvl>
    <w:lvl w:ilvl="5" w:tplc="167A93FA">
      <w:start w:val="1"/>
      <w:numFmt w:val="lowerRoman"/>
      <w:lvlText w:val="%6."/>
      <w:lvlJc w:val="right"/>
      <w:pPr>
        <w:ind w:left="4320" w:hanging="180"/>
      </w:pPr>
    </w:lvl>
    <w:lvl w:ilvl="6" w:tplc="7D0CCB20">
      <w:start w:val="1"/>
      <w:numFmt w:val="decimal"/>
      <w:lvlText w:val="%7."/>
      <w:lvlJc w:val="left"/>
      <w:pPr>
        <w:ind w:left="5040" w:hanging="360"/>
      </w:pPr>
    </w:lvl>
    <w:lvl w:ilvl="7" w:tplc="3154DE0E">
      <w:start w:val="1"/>
      <w:numFmt w:val="lowerLetter"/>
      <w:lvlText w:val="%8."/>
      <w:lvlJc w:val="left"/>
      <w:pPr>
        <w:ind w:left="5760" w:hanging="360"/>
      </w:pPr>
    </w:lvl>
    <w:lvl w:ilvl="8" w:tplc="45F4FA6A">
      <w:start w:val="1"/>
      <w:numFmt w:val="lowerRoman"/>
      <w:lvlText w:val="%9."/>
      <w:lvlJc w:val="right"/>
      <w:pPr>
        <w:ind w:left="6480" w:hanging="180"/>
      </w:pPr>
    </w:lvl>
  </w:abstractNum>
  <w:abstractNum w:abstractNumId="27" w15:restartNumberingAfterBreak="0">
    <w:nsid w:val="58280342"/>
    <w:multiLevelType w:val="hybridMultilevel"/>
    <w:tmpl w:val="FFFFFFFF"/>
    <w:lvl w:ilvl="0" w:tplc="392247B6">
      <w:start w:val="1"/>
      <w:numFmt w:val="bullet"/>
      <w:lvlText w:val="·"/>
      <w:lvlJc w:val="left"/>
      <w:pPr>
        <w:ind w:left="720" w:hanging="360"/>
      </w:pPr>
      <w:rPr>
        <w:rFonts w:ascii="Symbol" w:hAnsi="Symbol" w:hint="default"/>
      </w:rPr>
    </w:lvl>
    <w:lvl w:ilvl="1" w:tplc="A2668C38">
      <w:start w:val="1"/>
      <w:numFmt w:val="bullet"/>
      <w:lvlText w:val="o"/>
      <w:lvlJc w:val="left"/>
      <w:pPr>
        <w:ind w:left="1440" w:hanging="360"/>
      </w:pPr>
      <w:rPr>
        <w:rFonts w:ascii="Courier New" w:hAnsi="Courier New" w:hint="default"/>
      </w:rPr>
    </w:lvl>
    <w:lvl w:ilvl="2" w:tplc="A6384CC4">
      <w:start w:val="1"/>
      <w:numFmt w:val="bullet"/>
      <w:lvlText w:val=""/>
      <w:lvlJc w:val="left"/>
      <w:pPr>
        <w:ind w:left="2160" w:hanging="360"/>
      </w:pPr>
      <w:rPr>
        <w:rFonts w:ascii="Wingdings" w:hAnsi="Wingdings" w:hint="default"/>
      </w:rPr>
    </w:lvl>
    <w:lvl w:ilvl="3" w:tplc="75F0096E">
      <w:start w:val="1"/>
      <w:numFmt w:val="bullet"/>
      <w:lvlText w:val=""/>
      <w:lvlJc w:val="left"/>
      <w:pPr>
        <w:ind w:left="2880" w:hanging="360"/>
      </w:pPr>
      <w:rPr>
        <w:rFonts w:ascii="Symbol" w:hAnsi="Symbol" w:hint="default"/>
      </w:rPr>
    </w:lvl>
    <w:lvl w:ilvl="4" w:tplc="191A6AE8">
      <w:start w:val="1"/>
      <w:numFmt w:val="bullet"/>
      <w:lvlText w:val="o"/>
      <w:lvlJc w:val="left"/>
      <w:pPr>
        <w:ind w:left="3600" w:hanging="360"/>
      </w:pPr>
      <w:rPr>
        <w:rFonts w:ascii="Courier New" w:hAnsi="Courier New" w:hint="default"/>
      </w:rPr>
    </w:lvl>
    <w:lvl w:ilvl="5" w:tplc="AD5AFB1E">
      <w:start w:val="1"/>
      <w:numFmt w:val="bullet"/>
      <w:lvlText w:val=""/>
      <w:lvlJc w:val="left"/>
      <w:pPr>
        <w:ind w:left="4320" w:hanging="360"/>
      </w:pPr>
      <w:rPr>
        <w:rFonts w:ascii="Wingdings" w:hAnsi="Wingdings" w:hint="default"/>
      </w:rPr>
    </w:lvl>
    <w:lvl w:ilvl="6" w:tplc="6F9E6794">
      <w:start w:val="1"/>
      <w:numFmt w:val="bullet"/>
      <w:lvlText w:val=""/>
      <w:lvlJc w:val="left"/>
      <w:pPr>
        <w:ind w:left="5040" w:hanging="360"/>
      </w:pPr>
      <w:rPr>
        <w:rFonts w:ascii="Symbol" w:hAnsi="Symbol" w:hint="default"/>
      </w:rPr>
    </w:lvl>
    <w:lvl w:ilvl="7" w:tplc="2E84C7E4">
      <w:start w:val="1"/>
      <w:numFmt w:val="bullet"/>
      <w:lvlText w:val="o"/>
      <w:lvlJc w:val="left"/>
      <w:pPr>
        <w:ind w:left="5760" w:hanging="360"/>
      </w:pPr>
      <w:rPr>
        <w:rFonts w:ascii="Courier New" w:hAnsi="Courier New" w:hint="default"/>
      </w:rPr>
    </w:lvl>
    <w:lvl w:ilvl="8" w:tplc="F358F644">
      <w:start w:val="1"/>
      <w:numFmt w:val="bullet"/>
      <w:lvlText w:val=""/>
      <w:lvlJc w:val="left"/>
      <w:pPr>
        <w:ind w:left="6480" w:hanging="360"/>
      </w:pPr>
      <w:rPr>
        <w:rFonts w:ascii="Wingdings" w:hAnsi="Wingdings" w:hint="default"/>
      </w:rPr>
    </w:lvl>
  </w:abstractNum>
  <w:abstractNum w:abstractNumId="28" w15:restartNumberingAfterBreak="0">
    <w:nsid w:val="5870098F"/>
    <w:multiLevelType w:val="hybridMultilevel"/>
    <w:tmpl w:val="A93CF062"/>
    <w:lvl w:ilvl="0" w:tplc="8A3460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6A04C0"/>
    <w:multiLevelType w:val="multilevel"/>
    <w:tmpl w:val="AF889D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D926871"/>
    <w:multiLevelType w:val="hybridMultilevel"/>
    <w:tmpl w:val="EA847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2548A8"/>
    <w:multiLevelType w:val="hybridMultilevel"/>
    <w:tmpl w:val="C46E2E5E"/>
    <w:lvl w:ilvl="0" w:tplc="28BAB39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2" w15:restartNumberingAfterBreak="0">
    <w:nsid w:val="60C1215D"/>
    <w:multiLevelType w:val="hybridMultilevel"/>
    <w:tmpl w:val="9E9C6614"/>
    <w:lvl w:ilvl="0" w:tplc="2C7CEA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AD1C9D"/>
    <w:multiLevelType w:val="hybridMultilevel"/>
    <w:tmpl w:val="BC06B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1E5563"/>
    <w:multiLevelType w:val="hybridMultilevel"/>
    <w:tmpl w:val="FFFFFFFF"/>
    <w:lvl w:ilvl="0" w:tplc="94E21204">
      <w:start w:val="1"/>
      <w:numFmt w:val="bullet"/>
      <w:lvlText w:val="·"/>
      <w:lvlJc w:val="left"/>
      <w:pPr>
        <w:ind w:left="720" w:hanging="360"/>
      </w:pPr>
      <w:rPr>
        <w:rFonts w:ascii="Symbol" w:hAnsi="Symbol" w:hint="default"/>
      </w:rPr>
    </w:lvl>
    <w:lvl w:ilvl="1" w:tplc="867CCE6E">
      <w:start w:val="1"/>
      <w:numFmt w:val="bullet"/>
      <w:lvlText w:val="o"/>
      <w:lvlJc w:val="left"/>
      <w:pPr>
        <w:ind w:left="1440" w:hanging="360"/>
      </w:pPr>
      <w:rPr>
        <w:rFonts w:ascii="Courier New" w:hAnsi="Courier New" w:hint="default"/>
      </w:rPr>
    </w:lvl>
    <w:lvl w:ilvl="2" w:tplc="FAC4E926">
      <w:start w:val="1"/>
      <w:numFmt w:val="bullet"/>
      <w:lvlText w:val=""/>
      <w:lvlJc w:val="left"/>
      <w:pPr>
        <w:ind w:left="2160" w:hanging="360"/>
      </w:pPr>
      <w:rPr>
        <w:rFonts w:ascii="Wingdings" w:hAnsi="Wingdings" w:hint="default"/>
      </w:rPr>
    </w:lvl>
    <w:lvl w:ilvl="3" w:tplc="F6AA860A">
      <w:start w:val="1"/>
      <w:numFmt w:val="bullet"/>
      <w:lvlText w:val=""/>
      <w:lvlJc w:val="left"/>
      <w:pPr>
        <w:ind w:left="2880" w:hanging="360"/>
      </w:pPr>
      <w:rPr>
        <w:rFonts w:ascii="Symbol" w:hAnsi="Symbol" w:hint="default"/>
      </w:rPr>
    </w:lvl>
    <w:lvl w:ilvl="4" w:tplc="929ACCB4">
      <w:start w:val="1"/>
      <w:numFmt w:val="bullet"/>
      <w:lvlText w:val="o"/>
      <w:lvlJc w:val="left"/>
      <w:pPr>
        <w:ind w:left="3600" w:hanging="360"/>
      </w:pPr>
      <w:rPr>
        <w:rFonts w:ascii="Courier New" w:hAnsi="Courier New" w:hint="default"/>
      </w:rPr>
    </w:lvl>
    <w:lvl w:ilvl="5" w:tplc="A3EAEF6A">
      <w:start w:val="1"/>
      <w:numFmt w:val="bullet"/>
      <w:lvlText w:val=""/>
      <w:lvlJc w:val="left"/>
      <w:pPr>
        <w:ind w:left="4320" w:hanging="360"/>
      </w:pPr>
      <w:rPr>
        <w:rFonts w:ascii="Wingdings" w:hAnsi="Wingdings" w:hint="default"/>
      </w:rPr>
    </w:lvl>
    <w:lvl w:ilvl="6" w:tplc="5E9AACB8">
      <w:start w:val="1"/>
      <w:numFmt w:val="bullet"/>
      <w:lvlText w:val=""/>
      <w:lvlJc w:val="left"/>
      <w:pPr>
        <w:ind w:left="5040" w:hanging="360"/>
      </w:pPr>
      <w:rPr>
        <w:rFonts w:ascii="Symbol" w:hAnsi="Symbol" w:hint="default"/>
      </w:rPr>
    </w:lvl>
    <w:lvl w:ilvl="7" w:tplc="AA7493C2">
      <w:start w:val="1"/>
      <w:numFmt w:val="bullet"/>
      <w:lvlText w:val="o"/>
      <w:lvlJc w:val="left"/>
      <w:pPr>
        <w:ind w:left="5760" w:hanging="360"/>
      </w:pPr>
      <w:rPr>
        <w:rFonts w:ascii="Courier New" w:hAnsi="Courier New" w:hint="default"/>
      </w:rPr>
    </w:lvl>
    <w:lvl w:ilvl="8" w:tplc="DC983B9C">
      <w:start w:val="1"/>
      <w:numFmt w:val="bullet"/>
      <w:lvlText w:val=""/>
      <w:lvlJc w:val="left"/>
      <w:pPr>
        <w:ind w:left="6480" w:hanging="360"/>
      </w:pPr>
      <w:rPr>
        <w:rFonts w:ascii="Wingdings" w:hAnsi="Wingdings" w:hint="default"/>
      </w:rPr>
    </w:lvl>
  </w:abstractNum>
  <w:abstractNum w:abstractNumId="35" w15:restartNumberingAfterBreak="0">
    <w:nsid w:val="672374DB"/>
    <w:multiLevelType w:val="multilevel"/>
    <w:tmpl w:val="848210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693F1113"/>
    <w:multiLevelType w:val="hybridMultilevel"/>
    <w:tmpl w:val="FFFFFFFF"/>
    <w:lvl w:ilvl="0" w:tplc="6C4C2896">
      <w:start w:val="1"/>
      <w:numFmt w:val="bullet"/>
      <w:lvlText w:val="·"/>
      <w:lvlJc w:val="left"/>
      <w:pPr>
        <w:ind w:left="720" w:hanging="360"/>
      </w:pPr>
      <w:rPr>
        <w:rFonts w:ascii="Symbol" w:hAnsi="Symbol" w:hint="default"/>
      </w:rPr>
    </w:lvl>
    <w:lvl w:ilvl="1" w:tplc="528E67F2">
      <w:start w:val="1"/>
      <w:numFmt w:val="bullet"/>
      <w:lvlText w:val="o"/>
      <w:lvlJc w:val="left"/>
      <w:pPr>
        <w:ind w:left="1440" w:hanging="360"/>
      </w:pPr>
      <w:rPr>
        <w:rFonts w:ascii="Courier New" w:hAnsi="Courier New" w:hint="default"/>
      </w:rPr>
    </w:lvl>
    <w:lvl w:ilvl="2" w:tplc="20D6F200">
      <w:start w:val="1"/>
      <w:numFmt w:val="bullet"/>
      <w:lvlText w:val=""/>
      <w:lvlJc w:val="left"/>
      <w:pPr>
        <w:ind w:left="2160" w:hanging="360"/>
      </w:pPr>
      <w:rPr>
        <w:rFonts w:ascii="Wingdings" w:hAnsi="Wingdings" w:hint="default"/>
      </w:rPr>
    </w:lvl>
    <w:lvl w:ilvl="3" w:tplc="980470C2">
      <w:start w:val="1"/>
      <w:numFmt w:val="bullet"/>
      <w:lvlText w:val=""/>
      <w:lvlJc w:val="left"/>
      <w:pPr>
        <w:ind w:left="2880" w:hanging="360"/>
      </w:pPr>
      <w:rPr>
        <w:rFonts w:ascii="Symbol" w:hAnsi="Symbol" w:hint="default"/>
      </w:rPr>
    </w:lvl>
    <w:lvl w:ilvl="4" w:tplc="376A5C36">
      <w:start w:val="1"/>
      <w:numFmt w:val="bullet"/>
      <w:lvlText w:val="o"/>
      <w:lvlJc w:val="left"/>
      <w:pPr>
        <w:ind w:left="3600" w:hanging="360"/>
      </w:pPr>
      <w:rPr>
        <w:rFonts w:ascii="Courier New" w:hAnsi="Courier New" w:hint="default"/>
      </w:rPr>
    </w:lvl>
    <w:lvl w:ilvl="5" w:tplc="DA44E226">
      <w:start w:val="1"/>
      <w:numFmt w:val="bullet"/>
      <w:lvlText w:val=""/>
      <w:lvlJc w:val="left"/>
      <w:pPr>
        <w:ind w:left="4320" w:hanging="360"/>
      </w:pPr>
      <w:rPr>
        <w:rFonts w:ascii="Wingdings" w:hAnsi="Wingdings" w:hint="default"/>
      </w:rPr>
    </w:lvl>
    <w:lvl w:ilvl="6" w:tplc="8F2AD76C">
      <w:start w:val="1"/>
      <w:numFmt w:val="bullet"/>
      <w:lvlText w:val=""/>
      <w:lvlJc w:val="left"/>
      <w:pPr>
        <w:ind w:left="5040" w:hanging="360"/>
      </w:pPr>
      <w:rPr>
        <w:rFonts w:ascii="Symbol" w:hAnsi="Symbol" w:hint="default"/>
      </w:rPr>
    </w:lvl>
    <w:lvl w:ilvl="7" w:tplc="FFEEFFFA">
      <w:start w:val="1"/>
      <w:numFmt w:val="bullet"/>
      <w:lvlText w:val="o"/>
      <w:lvlJc w:val="left"/>
      <w:pPr>
        <w:ind w:left="5760" w:hanging="360"/>
      </w:pPr>
      <w:rPr>
        <w:rFonts w:ascii="Courier New" w:hAnsi="Courier New" w:hint="default"/>
      </w:rPr>
    </w:lvl>
    <w:lvl w:ilvl="8" w:tplc="E820CD32">
      <w:start w:val="1"/>
      <w:numFmt w:val="bullet"/>
      <w:lvlText w:val=""/>
      <w:lvlJc w:val="left"/>
      <w:pPr>
        <w:ind w:left="6480" w:hanging="360"/>
      </w:pPr>
      <w:rPr>
        <w:rFonts w:ascii="Wingdings" w:hAnsi="Wingdings" w:hint="default"/>
      </w:rPr>
    </w:lvl>
  </w:abstractNum>
  <w:abstractNum w:abstractNumId="37" w15:restartNumberingAfterBreak="0">
    <w:nsid w:val="693F5F3E"/>
    <w:multiLevelType w:val="hybridMultilevel"/>
    <w:tmpl w:val="0F3835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E760406"/>
    <w:multiLevelType w:val="multilevel"/>
    <w:tmpl w:val="1444B9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70AC4AAE"/>
    <w:multiLevelType w:val="multilevel"/>
    <w:tmpl w:val="524A364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0" w15:restartNumberingAfterBreak="0">
    <w:nsid w:val="72E3579B"/>
    <w:multiLevelType w:val="hybridMultilevel"/>
    <w:tmpl w:val="FFFFFFFF"/>
    <w:lvl w:ilvl="0" w:tplc="1D745DCC">
      <w:start w:val="1"/>
      <w:numFmt w:val="bullet"/>
      <w:lvlText w:val="·"/>
      <w:lvlJc w:val="left"/>
      <w:pPr>
        <w:ind w:left="720" w:hanging="360"/>
      </w:pPr>
      <w:rPr>
        <w:rFonts w:ascii="Symbol" w:hAnsi="Symbol" w:hint="default"/>
      </w:rPr>
    </w:lvl>
    <w:lvl w:ilvl="1" w:tplc="F604AC8C">
      <w:start w:val="1"/>
      <w:numFmt w:val="bullet"/>
      <w:lvlText w:val="o"/>
      <w:lvlJc w:val="left"/>
      <w:pPr>
        <w:ind w:left="1440" w:hanging="360"/>
      </w:pPr>
      <w:rPr>
        <w:rFonts w:ascii="Courier New" w:hAnsi="Courier New" w:hint="default"/>
      </w:rPr>
    </w:lvl>
    <w:lvl w:ilvl="2" w:tplc="15908E68">
      <w:start w:val="1"/>
      <w:numFmt w:val="bullet"/>
      <w:lvlText w:val=""/>
      <w:lvlJc w:val="left"/>
      <w:pPr>
        <w:ind w:left="2160" w:hanging="360"/>
      </w:pPr>
      <w:rPr>
        <w:rFonts w:ascii="Wingdings" w:hAnsi="Wingdings" w:hint="default"/>
      </w:rPr>
    </w:lvl>
    <w:lvl w:ilvl="3" w:tplc="BFCECF8A">
      <w:start w:val="1"/>
      <w:numFmt w:val="bullet"/>
      <w:lvlText w:val=""/>
      <w:lvlJc w:val="left"/>
      <w:pPr>
        <w:ind w:left="2880" w:hanging="360"/>
      </w:pPr>
      <w:rPr>
        <w:rFonts w:ascii="Symbol" w:hAnsi="Symbol" w:hint="default"/>
      </w:rPr>
    </w:lvl>
    <w:lvl w:ilvl="4" w:tplc="7552505A">
      <w:start w:val="1"/>
      <w:numFmt w:val="bullet"/>
      <w:lvlText w:val="o"/>
      <w:lvlJc w:val="left"/>
      <w:pPr>
        <w:ind w:left="3600" w:hanging="360"/>
      </w:pPr>
      <w:rPr>
        <w:rFonts w:ascii="Courier New" w:hAnsi="Courier New" w:hint="default"/>
      </w:rPr>
    </w:lvl>
    <w:lvl w:ilvl="5" w:tplc="08E48746">
      <w:start w:val="1"/>
      <w:numFmt w:val="bullet"/>
      <w:lvlText w:val=""/>
      <w:lvlJc w:val="left"/>
      <w:pPr>
        <w:ind w:left="4320" w:hanging="360"/>
      </w:pPr>
      <w:rPr>
        <w:rFonts w:ascii="Wingdings" w:hAnsi="Wingdings" w:hint="default"/>
      </w:rPr>
    </w:lvl>
    <w:lvl w:ilvl="6" w:tplc="EB0CEB10">
      <w:start w:val="1"/>
      <w:numFmt w:val="bullet"/>
      <w:lvlText w:val=""/>
      <w:lvlJc w:val="left"/>
      <w:pPr>
        <w:ind w:left="5040" w:hanging="360"/>
      </w:pPr>
      <w:rPr>
        <w:rFonts w:ascii="Symbol" w:hAnsi="Symbol" w:hint="default"/>
      </w:rPr>
    </w:lvl>
    <w:lvl w:ilvl="7" w:tplc="718473B6">
      <w:start w:val="1"/>
      <w:numFmt w:val="bullet"/>
      <w:lvlText w:val="o"/>
      <w:lvlJc w:val="left"/>
      <w:pPr>
        <w:ind w:left="5760" w:hanging="360"/>
      </w:pPr>
      <w:rPr>
        <w:rFonts w:ascii="Courier New" w:hAnsi="Courier New" w:hint="default"/>
      </w:rPr>
    </w:lvl>
    <w:lvl w:ilvl="8" w:tplc="B074BFA6">
      <w:start w:val="1"/>
      <w:numFmt w:val="bullet"/>
      <w:lvlText w:val=""/>
      <w:lvlJc w:val="left"/>
      <w:pPr>
        <w:ind w:left="6480" w:hanging="360"/>
      </w:pPr>
      <w:rPr>
        <w:rFonts w:ascii="Wingdings" w:hAnsi="Wingdings" w:hint="default"/>
      </w:rPr>
    </w:lvl>
  </w:abstractNum>
  <w:abstractNum w:abstractNumId="41" w15:restartNumberingAfterBreak="0">
    <w:nsid w:val="73357FA0"/>
    <w:multiLevelType w:val="hybridMultilevel"/>
    <w:tmpl w:val="DA1047BA"/>
    <w:lvl w:ilvl="0" w:tplc="138E9E2E">
      <w:start w:val="1"/>
      <w:numFmt w:val="bullet"/>
      <w:lvlText w:val=""/>
      <w:lvlJc w:val="left"/>
      <w:pPr>
        <w:ind w:left="810" w:hanging="360"/>
      </w:pPr>
      <w:rPr>
        <w:rFonts w:ascii="Symbol" w:hAnsi="Symbol" w:hint="default"/>
      </w:rPr>
    </w:lvl>
    <w:lvl w:ilvl="1" w:tplc="20000003" w:tentative="1">
      <w:start w:val="1"/>
      <w:numFmt w:val="bullet"/>
      <w:lvlText w:val="o"/>
      <w:lvlJc w:val="left"/>
      <w:pPr>
        <w:ind w:left="1530" w:hanging="360"/>
      </w:pPr>
      <w:rPr>
        <w:rFonts w:ascii="Courier New" w:hAnsi="Courier New" w:cs="Courier New" w:hint="default"/>
      </w:rPr>
    </w:lvl>
    <w:lvl w:ilvl="2" w:tplc="20000005" w:tentative="1">
      <w:start w:val="1"/>
      <w:numFmt w:val="bullet"/>
      <w:lvlText w:val=""/>
      <w:lvlJc w:val="left"/>
      <w:pPr>
        <w:ind w:left="2250" w:hanging="360"/>
      </w:pPr>
      <w:rPr>
        <w:rFonts w:ascii="Wingdings" w:hAnsi="Wingdings" w:hint="default"/>
      </w:rPr>
    </w:lvl>
    <w:lvl w:ilvl="3" w:tplc="20000001" w:tentative="1">
      <w:start w:val="1"/>
      <w:numFmt w:val="bullet"/>
      <w:lvlText w:val=""/>
      <w:lvlJc w:val="left"/>
      <w:pPr>
        <w:ind w:left="2970" w:hanging="360"/>
      </w:pPr>
      <w:rPr>
        <w:rFonts w:ascii="Symbol" w:hAnsi="Symbol" w:hint="default"/>
      </w:rPr>
    </w:lvl>
    <w:lvl w:ilvl="4" w:tplc="20000003" w:tentative="1">
      <w:start w:val="1"/>
      <w:numFmt w:val="bullet"/>
      <w:lvlText w:val="o"/>
      <w:lvlJc w:val="left"/>
      <w:pPr>
        <w:ind w:left="3690" w:hanging="360"/>
      </w:pPr>
      <w:rPr>
        <w:rFonts w:ascii="Courier New" w:hAnsi="Courier New" w:cs="Courier New" w:hint="default"/>
      </w:rPr>
    </w:lvl>
    <w:lvl w:ilvl="5" w:tplc="20000005" w:tentative="1">
      <w:start w:val="1"/>
      <w:numFmt w:val="bullet"/>
      <w:lvlText w:val=""/>
      <w:lvlJc w:val="left"/>
      <w:pPr>
        <w:ind w:left="4410" w:hanging="360"/>
      </w:pPr>
      <w:rPr>
        <w:rFonts w:ascii="Wingdings" w:hAnsi="Wingdings" w:hint="default"/>
      </w:rPr>
    </w:lvl>
    <w:lvl w:ilvl="6" w:tplc="20000001" w:tentative="1">
      <w:start w:val="1"/>
      <w:numFmt w:val="bullet"/>
      <w:lvlText w:val=""/>
      <w:lvlJc w:val="left"/>
      <w:pPr>
        <w:ind w:left="5130" w:hanging="360"/>
      </w:pPr>
      <w:rPr>
        <w:rFonts w:ascii="Symbol" w:hAnsi="Symbol" w:hint="default"/>
      </w:rPr>
    </w:lvl>
    <w:lvl w:ilvl="7" w:tplc="20000003" w:tentative="1">
      <w:start w:val="1"/>
      <w:numFmt w:val="bullet"/>
      <w:lvlText w:val="o"/>
      <w:lvlJc w:val="left"/>
      <w:pPr>
        <w:ind w:left="5850" w:hanging="360"/>
      </w:pPr>
      <w:rPr>
        <w:rFonts w:ascii="Courier New" w:hAnsi="Courier New" w:cs="Courier New" w:hint="default"/>
      </w:rPr>
    </w:lvl>
    <w:lvl w:ilvl="8" w:tplc="20000005" w:tentative="1">
      <w:start w:val="1"/>
      <w:numFmt w:val="bullet"/>
      <w:lvlText w:val=""/>
      <w:lvlJc w:val="left"/>
      <w:pPr>
        <w:ind w:left="6570" w:hanging="360"/>
      </w:pPr>
      <w:rPr>
        <w:rFonts w:ascii="Wingdings" w:hAnsi="Wingdings" w:hint="default"/>
      </w:rPr>
    </w:lvl>
  </w:abstractNum>
  <w:abstractNum w:abstractNumId="42" w15:restartNumberingAfterBreak="0">
    <w:nsid w:val="73AB30DD"/>
    <w:multiLevelType w:val="hybridMultilevel"/>
    <w:tmpl w:val="E422B092"/>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43" w15:restartNumberingAfterBreak="0">
    <w:nsid w:val="75DE2486"/>
    <w:multiLevelType w:val="hybridMultilevel"/>
    <w:tmpl w:val="CA526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6C11FE2"/>
    <w:multiLevelType w:val="hybridMultilevel"/>
    <w:tmpl w:val="C8B8D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BF944CC"/>
    <w:multiLevelType w:val="hybridMultilevel"/>
    <w:tmpl w:val="0390144C"/>
    <w:lvl w:ilvl="0" w:tplc="11E02BA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7595283">
    <w:abstractNumId w:val="17"/>
  </w:num>
  <w:num w:numId="2" w16cid:durableId="283076984">
    <w:abstractNumId w:val="29"/>
  </w:num>
  <w:num w:numId="3" w16cid:durableId="71242249">
    <w:abstractNumId w:val="18"/>
  </w:num>
  <w:num w:numId="4" w16cid:durableId="1632633084">
    <w:abstractNumId w:val="39"/>
  </w:num>
  <w:num w:numId="5" w16cid:durableId="652296920">
    <w:abstractNumId w:val="14"/>
  </w:num>
  <w:num w:numId="6" w16cid:durableId="1700164081">
    <w:abstractNumId w:val="35"/>
  </w:num>
  <w:num w:numId="7" w16cid:durableId="839806588">
    <w:abstractNumId w:val="38"/>
  </w:num>
  <w:num w:numId="8" w16cid:durableId="1250312701">
    <w:abstractNumId w:val="0"/>
  </w:num>
  <w:num w:numId="9" w16cid:durableId="413825199">
    <w:abstractNumId w:val="9"/>
  </w:num>
  <w:num w:numId="10" w16cid:durableId="1139112956">
    <w:abstractNumId w:val="12"/>
  </w:num>
  <w:num w:numId="11" w16cid:durableId="201602232">
    <w:abstractNumId w:val="19"/>
  </w:num>
  <w:num w:numId="12" w16cid:durableId="1672217623">
    <w:abstractNumId w:val="37"/>
  </w:num>
  <w:num w:numId="13" w16cid:durableId="1530558476">
    <w:abstractNumId w:val="3"/>
  </w:num>
  <w:num w:numId="14" w16cid:durableId="335810992">
    <w:abstractNumId w:val="22"/>
  </w:num>
  <w:num w:numId="15" w16cid:durableId="1677072307">
    <w:abstractNumId w:val="32"/>
  </w:num>
  <w:num w:numId="16" w16cid:durableId="1522352774">
    <w:abstractNumId w:val="7"/>
  </w:num>
  <w:num w:numId="17" w16cid:durableId="570846169">
    <w:abstractNumId w:val="10"/>
  </w:num>
  <w:num w:numId="18" w16cid:durableId="1401559484">
    <w:abstractNumId w:val="28"/>
  </w:num>
  <w:num w:numId="19" w16cid:durableId="2023431261">
    <w:abstractNumId w:val="45"/>
  </w:num>
  <w:num w:numId="20" w16cid:durableId="2017689128">
    <w:abstractNumId w:val="25"/>
  </w:num>
  <w:num w:numId="21" w16cid:durableId="620184431">
    <w:abstractNumId w:val="13"/>
  </w:num>
  <w:num w:numId="22" w16cid:durableId="149293998">
    <w:abstractNumId w:val="8"/>
  </w:num>
  <w:num w:numId="23" w16cid:durableId="2074690214">
    <w:abstractNumId w:val="20"/>
  </w:num>
  <w:num w:numId="24" w16cid:durableId="1384451381">
    <w:abstractNumId w:val="24"/>
  </w:num>
  <w:num w:numId="25" w16cid:durableId="1798987627">
    <w:abstractNumId w:val="26"/>
  </w:num>
  <w:num w:numId="26" w16cid:durableId="1509366799">
    <w:abstractNumId w:val="40"/>
  </w:num>
  <w:num w:numId="27" w16cid:durableId="71196433">
    <w:abstractNumId w:val="23"/>
  </w:num>
  <w:num w:numId="28" w16cid:durableId="286669443">
    <w:abstractNumId w:val="27"/>
  </w:num>
  <w:num w:numId="29" w16cid:durableId="1849638034">
    <w:abstractNumId w:val="36"/>
  </w:num>
  <w:num w:numId="30" w16cid:durableId="1853375283">
    <w:abstractNumId w:val="34"/>
  </w:num>
  <w:num w:numId="31" w16cid:durableId="1284309960">
    <w:abstractNumId w:val="1"/>
  </w:num>
  <w:num w:numId="32" w16cid:durableId="1681158148">
    <w:abstractNumId w:val="41"/>
  </w:num>
  <w:num w:numId="33" w16cid:durableId="1194657416">
    <w:abstractNumId w:val="16"/>
  </w:num>
  <w:num w:numId="34" w16cid:durableId="724909357">
    <w:abstractNumId w:val="5"/>
  </w:num>
  <w:num w:numId="35" w16cid:durableId="1760710182">
    <w:abstractNumId w:val="31"/>
  </w:num>
  <w:num w:numId="36" w16cid:durableId="664743522">
    <w:abstractNumId w:val="43"/>
  </w:num>
  <w:num w:numId="37" w16cid:durableId="1324509036">
    <w:abstractNumId w:val="21"/>
  </w:num>
  <w:num w:numId="38" w16cid:durableId="789478004">
    <w:abstractNumId w:val="4"/>
  </w:num>
  <w:num w:numId="39" w16cid:durableId="1459765672">
    <w:abstractNumId w:val="44"/>
  </w:num>
  <w:num w:numId="40" w16cid:durableId="1279872229">
    <w:abstractNumId w:val="15"/>
  </w:num>
  <w:num w:numId="41" w16cid:durableId="896598086">
    <w:abstractNumId w:val="11"/>
  </w:num>
  <w:num w:numId="42" w16cid:durableId="1920628920">
    <w:abstractNumId w:val="6"/>
  </w:num>
  <w:num w:numId="43" w16cid:durableId="1451975561">
    <w:abstractNumId w:val="42"/>
  </w:num>
  <w:num w:numId="44" w16cid:durableId="1725911967">
    <w:abstractNumId w:val="2"/>
  </w:num>
  <w:num w:numId="45" w16cid:durableId="1008407586">
    <w:abstractNumId w:val="30"/>
  </w:num>
  <w:num w:numId="46" w16cid:durableId="1828861133">
    <w:abstractNumId w:val="3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ominik Bulla">
    <w15:presenceInfo w15:providerId="AD" w15:userId="S::scro3367@ox.ac.uk::6cb86f01-63af-475b-8756-38829cf6c0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0764"/>
    <w:rsid w:val="000002B3"/>
    <w:rsid w:val="000006F4"/>
    <w:rsid w:val="00000A04"/>
    <w:rsid w:val="00004C94"/>
    <w:rsid w:val="00004F99"/>
    <w:rsid w:val="000067C0"/>
    <w:rsid w:val="00007F54"/>
    <w:rsid w:val="00014A4B"/>
    <w:rsid w:val="0001590E"/>
    <w:rsid w:val="00016147"/>
    <w:rsid w:val="000223C9"/>
    <w:rsid w:val="00023CC2"/>
    <w:rsid w:val="00024A32"/>
    <w:rsid w:val="00024D5E"/>
    <w:rsid w:val="000252B8"/>
    <w:rsid w:val="000258D6"/>
    <w:rsid w:val="00027ED6"/>
    <w:rsid w:val="00030A7B"/>
    <w:rsid w:val="000317D2"/>
    <w:rsid w:val="00032900"/>
    <w:rsid w:val="00033AA5"/>
    <w:rsid w:val="00034ED9"/>
    <w:rsid w:val="000354AC"/>
    <w:rsid w:val="00036175"/>
    <w:rsid w:val="00037349"/>
    <w:rsid w:val="00040AB5"/>
    <w:rsid w:val="00041154"/>
    <w:rsid w:val="00041416"/>
    <w:rsid w:val="000419C4"/>
    <w:rsid w:val="00042CE2"/>
    <w:rsid w:val="00044E45"/>
    <w:rsid w:val="00045E2C"/>
    <w:rsid w:val="00046760"/>
    <w:rsid w:val="00046C53"/>
    <w:rsid w:val="00050F62"/>
    <w:rsid w:val="00050FA5"/>
    <w:rsid w:val="00052001"/>
    <w:rsid w:val="000531D7"/>
    <w:rsid w:val="000534F4"/>
    <w:rsid w:val="000536A6"/>
    <w:rsid w:val="00054B52"/>
    <w:rsid w:val="0005569D"/>
    <w:rsid w:val="0005743F"/>
    <w:rsid w:val="00057FB2"/>
    <w:rsid w:val="0006022A"/>
    <w:rsid w:val="000629CE"/>
    <w:rsid w:val="00063145"/>
    <w:rsid w:val="000631DE"/>
    <w:rsid w:val="00065565"/>
    <w:rsid w:val="00065938"/>
    <w:rsid w:val="000661A7"/>
    <w:rsid w:val="00067D15"/>
    <w:rsid w:val="000714CB"/>
    <w:rsid w:val="000721C5"/>
    <w:rsid w:val="000726DE"/>
    <w:rsid w:val="000756E3"/>
    <w:rsid w:val="000763D4"/>
    <w:rsid w:val="0007653A"/>
    <w:rsid w:val="00076597"/>
    <w:rsid w:val="00077070"/>
    <w:rsid w:val="00077B0F"/>
    <w:rsid w:val="00080840"/>
    <w:rsid w:val="0008142F"/>
    <w:rsid w:val="00081509"/>
    <w:rsid w:val="000818D7"/>
    <w:rsid w:val="000819A6"/>
    <w:rsid w:val="00082A85"/>
    <w:rsid w:val="000866F4"/>
    <w:rsid w:val="0008797A"/>
    <w:rsid w:val="00090126"/>
    <w:rsid w:val="0009054C"/>
    <w:rsid w:val="0009108E"/>
    <w:rsid w:val="00091F53"/>
    <w:rsid w:val="00092D61"/>
    <w:rsid w:val="00097C39"/>
    <w:rsid w:val="00097CC6"/>
    <w:rsid w:val="000A01DA"/>
    <w:rsid w:val="000A1C53"/>
    <w:rsid w:val="000A1E2C"/>
    <w:rsid w:val="000A23EB"/>
    <w:rsid w:val="000A2BA1"/>
    <w:rsid w:val="000A39DF"/>
    <w:rsid w:val="000A563B"/>
    <w:rsid w:val="000A5B9A"/>
    <w:rsid w:val="000A7592"/>
    <w:rsid w:val="000B0A63"/>
    <w:rsid w:val="000B3663"/>
    <w:rsid w:val="000B3EAD"/>
    <w:rsid w:val="000B506C"/>
    <w:rsid w:val="000B6563"/>
    <w:rsid w:val="000B6D77"/>
    <w:rsid w:val="000C011C"/>
    <w:rsid w:val="000C1EC9"/>
    <w:rsid w:val="000C463D"/>
    <w:rsid w:val="000C49D0"/>
    <w:rsid w:val="000C4BFD"/>
    <w:rsid w:val="000C7048"/>
    <w:rsid w:val="000C75D8"/>
    <w:rsid w:val="000C7F3A"/>
    <w:rsid w:val="000D0576"/>
    <w:rsid w:val="000D351B"/>
    <w:rsid w:val="000D57AA"/>
    <w:rsid w:val="000D582B"/>
    <w:rsid w:val="000E1ED4"/>
    <w:rsid w:val="000E2DB3"/>
    <w:rsid w:val="000E3EE3"/>
    <w:rsid w:val="000E4078"/>
    <w:rsid w:val="000F049A"/>
    <w:rsid w:val="000F2A0E"/>
    <w:rsid w:val="000F2C35"/>
    <w:rsid w:val="000F3504"/>
    <w:rsid w:val="000F6882"/>
    <w:rsid w:val="000F7D1C"/>
    <w:rsid w:val="00100AD0"/>
    <w:rsid w:val="00102E63"/>
    <w:rsid w:val="00102FA8"/>
    <w:rsid w:val="001056C7"/>
    <w:rsid w:val="00105E17"/>
    <w:rsid w:val="00107836"/>
    <w:rsid w:val="00111F3D"/>
    <w:rsid w:val="001155C5"/>
    <w:rsid w:val="00115D41"/>
    <w:rsid w:val="00121813"/>
    <w:rsid w:val="00123828"/>
    <w:rsid w:val="00123D2E"/>
    <w:rsid w:val="00124C09"/>
    <w:rsid w:val="001257FC"/>
    <w:rsid w:val="001266B0"/>
    <w:rsid w:val="0013449A"/>
    <w:rsid w:val="00134CFF"/>
    <w:rsid w:val="001351D9"/>
    <w:rsid w:val="00136FD5"/>
    <w:rsid w:val="00141F45"/>
    <w:rsid w:val="00142475"/>
    <w:rsid w:val="001426D9"/>
    <w:rsid w:val="00142902"/>
    <w:rsid w:val="00143240"/>
    <w:rsid w:val="0014426C"/>
    <w:rsid w:val="001449B6"/>
    <w:rsid w:val="00145684"/>
    <w:rsid w:val="00146BBA"/>
    <w:rsid w:val="00147F6A"/>
    <w:rsid w:val="0014A62A"/>
    <w:rsid w:val="00151481"/>
    <w:rsid w:val="00156FEE"/>
    <w:rsid w:val="0015725E"/>
    <w:rsid w:val="00157343"/>
    <w:rsid w:val="00157735"/>
    <w:rsid w:val="00160364"/>
    <w:rsid w:val="00161260"/>
    <w:rsid w:val="00161E86"/>
    <w:rsid w:val="0016689E"/>
    <w:rsid w:val="00166ABB"/>
    <w:rsid w:val="00167215"/>
    <w:rsid w:val="00167CE6"/>
    <w:rsid w:val="001704B2"/>
    <w:rsid w:val="001709CB"/>
    <w:rsid w:val="00172550"/>
    <w:rsid w:val="001735AA"/>
    <w:rsid w:val="00175650"/>
    <w:rsid w:val="00175664"/>
    <w:rsid w:val="001774D4"/>
    <w:rsid w:val="00182224"/>
    <w:rsid w:val="00182633"/>
    <w:rsid w:val="001841F2"/>
    <w:rsid w:val="00184F86"/>
    <w:rsid w:val="0018531A"/>
    <w:rsid w:val="0019080E"/>
    <w:rsid w:val="001919D2"/>
    <w:rsid w:val="0019605C"/>
    <w:rsid w:val="001977EA"/>
    <w:rsid w:val="00197C3C"/>
    <w:rsid w:val="001B189E"/>
    <w:rsid w:val="001B4959"/>
    <w:rsid w:val="001B55BE"/>
    <w:rsid w:val="001B58CA"/>
    <w:rsid w:val="001B5E4F"/>
    <w:rsid w:val="001B6B99"/>
    <w:rsid w:val="001C0D8A"/>
    <w:rsid w:val="001C1343"/>
    <w:rsid w:val="001C4882"/>
    <w:rsid w:val="001C4D2B"/>
    <w:rsid w:val="001C5635"/>
    <w:rsid w:val="001C5816"/>
    <w:rsid w:val="001C58AC"/>
    <w:rsid w:val="001C5DC7"/>
    <w:rsid w:val="001C694D"/>
    <w:rsid w:val="001C6D5B"/>
    <w:rsid w:val="001C6F9B"/>
    <w:rsid w:val="001C7D0A"/>
    <w:rsid w:val="001D0716"/>
    <w:rsid w:val="001D0D5F"/>
    <w:rsid w:val="001D27CF"/>
    <w:rsid w:val="001D2C28"/>
    <w:rsid w:val="001D2C6B"/>
    <w:rsid w:val="001D43D8"/>
    <w:rsid w:val="001D5EC2"/>
    <w:rsid w:val="001D6E7E"/>
    <w:rsid w:val="001D70FB"/>
    <w:rsid w:val="001D7654"/>
    <w:rsid w:val="001E04AA"/>
    <w:rsid w:val="001E24EF"/>
    <w:rsid w:val="001E2759"/>
    <w:rsid w:val="001E55C8"/>
    <w:rsid w:val="001E57EF"/>
    <w:rsid w:val="001E6B98"/>
    <w:rsid w:val="001E705E"/>
    <w:rsid w:val="001F0E64"/>
    <w:rsid w:val="001F0EC3"/>
    <w:rsid w:val="001F10DF"/>
    <w:rsid w:val="001F2CFF"/>
    <w:rsid w:val="001F411D"/>
    <w:rsid w:val="0020131E"/>
    <w:rsid w:val="0020262C"/>
    <w:rsid w:val="00205B23"/>
    <w:rsid w:val="00207EAA"/>
    <w:rsid w:val="002102E5"/>
    <w:rsid w:val="002107BA"/>
    <w:rsid w:val="002112AC"/>
    <w:rsid w:val="0021330F"/>
    <w:rsid w:val="00216A9F"/>
    <w:rsid w:val="00217015"/>
    <w:rsid w:val="0021758A"/>
    <w:rsid w:val="00217FC2"/>
    <w:rsid w:val="00221F12"/>
    <w:rsid w:val="00225A7D"/>
    <w:rsid w:val="00226259"/>
    <w:rsid w:val="002269B7"/>
    <w:rsid w:val="00227ED6"/>
    <w:rsid w:val="00232102"/>
    <w:rsid w:val="0023453E"/>
    <w:rsid w:val="00236DFB"/>
    <w:rsid w:val="00240170"/>
    <w:rsid w:val="00240191"/>
    <w:rsid w:val="002416E8"/>
    <w:rsid w:val="002420D5"/>
    <w:rsid w:val="00251510"/>
    <w:rsid w:val="00251777"/>
    <w:rsid w:val="00254070"/>
    <w:rsid w:val="002553E9"/>
    <w:rsid w:val="00256180"/>
    <w:rsid w:val="002578B5"/>
    <w:rsid w:val="00262F05"/>
    <w:rsid w:val="00263049"/>
    <w:rsid w:val="00265902"/>
    <w:rsid w:val="00265B4F"/>
    <w:rsid w:val="00265C61"/>
    <w:rsid w:val="00266235"/>
    <w:rsid w:val="00266BF4"/>
    <w:rsid w:val="0027029B"/>
    <w:rsid w:val="002704F6"/>
    <w:rsid w:val="002708F6"/>
    <w:rsid w:val="00270BC4"/>
    <w:rsid w:val="00275811"/>
    <w:rsid w:val="00275FEB"/>
    <w:rsid w:val="002768D1"/>
    <w:rsid w:val="00276C65"/>
    <w:rsid w:val="0028089D"/>
    <w:rsid w:val="002856E4"/>
    <w:rsid w:val="00285CA1"/>
    <w:rsid w:val="00285DD4"/>
    <w:rsid w:val="00291BB9"/>
    <w:rsid w:val="0029462C"/>
    <w:rsid w:val="00294FE4"/>
    <w:rsid w:val="0029630B"/>
    <w:rsid w:val="002965F9"/>
    <w:rsid w:val="002A0C8B"/>
    <w:rsid w:val="002A1837"/>
    <w:rsid w:val="002A2276"/>
    <w:rsid w:val="002A3A5F"/>
    <w:rsid w:val="002A5C1F"/>
    <w:rsid w:val="002B01B7"/>
    <w:rsid w:val="002B02B5"/>
    <w:rsid w:val="002B0C07"/>
    <w:rsid w:val="002B0E49"/>
    <w:rsid w:val="002B1AFE"/>
    <w:rsid w:val="002B234D"/>
    <w:rsid w:val="002B5594"/>
    <w:rsid w:val="002B7A8F"/>
    <w:rsid w:val="002C449D"/>
    <w:rsid w:val="002C569B"/>
    <w:rsid w:val="002C5C2B"/>
    <w:rsid w:val="002D3948"/>
    <w:rsid w:val="002D4DB8"/>
    <w:rsid w:val="002D4EA5"/>
    <w:rsid w:val="002D68FB"/>
    <w:rsid w:val="002D7AC6"/>
    <w:rsid w:val="002D7E3F"/>
    <w:rsid w:val="002E0D4D"/>
    <w:rsid w:val="002E0E9D"/>
    <w:rsid w:val="002E2F32"/>
    <w:rsid w:val="002E661B"/>
    <w:rsid w:val="002E6821"/>
    <w:rsid w:val="002F003D"/>
    <w:rsid w:val="002F071D"/>
    <w:rsid w:val="002F08FC"/>
    <w:rsid w:val="002F143E"/>
    <w:rsid w:val="002F274D"/>
    <w:rsid w:val="002F38CA"/>
    <w:rsid w:val="002F5688"/>
    <w:rsid w:val="002F634C"/>
    <w:rsid w:val="00300FE7"/>
    <w:rsid w:val="00301383"/>
    <w:rsid w:val="00301C66"/>
    <w:rsid w:val="00303545"/>
    <w:rsid w:val="00305BF1"/>
    <w:rsid w:val="0031195A"/>
    <w:rsid w:val="00312652"/>
    <w:rsid w:val="003141D5"/>
    <w:rsid w:val="0031515C"/>
    <w:rsid w:val="003152AE"/>
    <w:rsid w:val="003153D1"/>
    <w:rsid w:val="00317A27"/>
    <w:rsid w:val="00321753"/>
    <w:rsid w:val="0032541C"/>
    <w:rsid w:val="003256EC"/>
    <w:rsid w:val="00326127"/>
    <w:rsid w:val="003265E5"/>
    <w:rsid w:val="00327C63"/>
    <w:rsid w:val="00327F43"/>
    <w:rsid w:val="00331461"/>
    <w:rsid w:val="0033254A"/>
    <w:rsid w:val="00332BC0"/>
    <w:rsid w:val="00332DC6"/>
    <w:rsid w:val="00333D6F"/>
    <w:rsid w:val="0033599F"/>
    <w:rsid w:val="00336D83"/>
    <w:rsid w:val="00340425"/>
    <w:rsid w:val="00340B33"/>
    <w:rsid w:val="00340C2F"/>
    <w:rsid w:val="00340ED5"/>
    <w:rsid w:val="00340FC7"/>
    <w:rsid w:val="00341182"/>
    <w:rsid w:val="003446DB"/>
    <w:rsid w:val="00345556"/>
    <w:rsid w:val="00345B6F"/>
    <w:rsid w:val="00346732"/>
    <w:rsid w:val="00346CE8"/>
    <w:rsid w:val="00353E07"/>
    <w:rsid w:val="00354733"/>
    <w:rsid w:val="0035599C"/>
    <w:rsid w:val="003559A5"/>
    <w:rsid w:val="003560E5"/>
    <w:rsid w:val="00362DFA"/>
    <w:rsid w:val="003643AD"/>
    <w:rsid w:val="0036497C"/>
    <w:rsid w:val="00365736"/>
    <w:rsid w:val="00365FBB"/>
    <w:rsid w:val="0037181E"/>
    <w:rsid w:val="003730B0"/>
    <w:rsid w:val="00373E73"/>
    <w:rsid w:val="00374E91"/>
    <w:rsid w:val="0037718E"/>
    <w:rsid w:val="003811F4"/>
    <w:rsid w:val="00381D42"/>
    <w:rsid w:val="0038279A"/>
    <w:rsid w:val="00383B57"/>
    <w:rsid w:val="003841BD"/>
    <w:rsid w:val="00386E61"/>
    <w:rsid w:val="00387030"/>
    <w:rsid w:val="00390220"/>
    <w:rsid w:val="003909F2"/>
    <w:rsid w:val="003916EE"/>
    <w:rsid w:val="0039177D"/>
    <w:rsid w:val="00391FFF"/>
    <w:rsid w:val="00392845"/>
    <w:rsid w:val="0039510B"/>
    <w:rsid w:val="003A270E"/>
    <w:rsid w:val="003A322A"/>
    <w:rsid w:val="003A3FB7"/>
    <w:rsid w:val="003A4F52"/>
    <w:rsid w:val="003A57E2"/>
    <w:rsid w:val="003A643C"/>
    <w:rsid w:val="003A647F"/>
    <w:rsid w:val="003A7A11"/>
    <w:rsid w:val="003A7EFB"/>
    <w:rsid w:val="003B3AE6"/>
    <w:rsid w:val="003B5DC5"/>
    <w:rsid w:val="003B63D7"/>
    <w:rsid w:val="003B6F79"/>
    <w:rsid w:val="003C2CCE"/>
    <w:rsid w:val="003C3467"/>
    <w:rsid w:val="003C3F64"/>
    <w:rsid w:val="003C4DDD"/>
    <w:rsid w:val="003C5085"/>
    <w:rsid w:val="003C51B7"/>
    <w:rsid w:val="003C54F4"/>
    <w:rsid w:val="003C5C02"/>
    <w:rsid w:val="003C6AD9"/>
    <w:rsid w:val="003D137D"/>
    <w:rsid w:val="003D1D02"/>
    <w:rsid w:val="003D3B90"/>
    <w:rsid w:val="003D42CF"/>
    <w:rsid w:val="003D58B9"/>
    <w:rsid w:val="003D5D0F"/>
    <w:rsid w:val="003D6031"/>
    <w:rsid w:val="003E22AA"/>
    <w:rsid w:val="003E3CFF"/>
    <w:rsid w:val="003E5122"/>
    <w:rsid w:val="003F014C"/>
    <w:rsid w:val="003F5355"/>
    <w:rsid w:val="003F6489"/>
    <w:rsid w:val="003F799B"/>
    <w:rsid w:val="004017F6"/>
    <w:rsid w:val="004024E1"/>
    <w:rsid w:val="004053C5"/>
    <w:rsid w:val="00405557"/>
    <w:rsid w:val="00405794"/>
    <w:rsid w:val="004066CF"/>
    <w:rsid w:val="00407B1C"/>
    <w:rsid w:val="00407F90"/>
    <w:rsid w:val="00411BA9"/>
    <w:rsid w:val="00411CCD"/>
    <w:rsid w:val="00413809"/>
    <w:rsid w:val="00413ED3"/>
    <w:rsid w:val="004159F7"/>
    <w:rsid w:val="00416F93"/>
    <w:rsid w:val="00421D46"/>
    <w:rsid w:val="004231BE"/>
    <w:rsid w:val="00423863"/>
    <w:rsid w:val="004239CD"/>
    <w:rsid w:val="00426169"/>
    <w:rsid w:val="00427685"/>
    <w:rsid w:val="00432106"/>
    <w:rsid w:val="00434916"/>
    <w:rsid w:val="00434ABE"/>
    <w:rsid w:val="00434DF0"/>
    <w:rsid w:val="00435124"/>
    <w:rsid w:val="0043743F"/>
    <w:rsid w:val="00437B97"/>
    <w:rsid w:val="00441BEA"/>
    <w:rsid w:val="00441DF1"/>
    <w:rsid w:val="0045275F"/>
    <w:rsid w:val="00453FB5"/>
    <w:rsid w:val="004604CA"/>
    <w:rsid w:val="00461413"/>
    <w:rsid w:val="0046199F"/>
    <w:rsid w:val="00464D3C"/>
    <w:rsid w:val="0046603B"/>
    <w:rsid w:val="0046650D"/>
    <w:rsid w:val="00470FBC"/>
    <w:rsid w:val="0047159D"/>
    <w:rsid w:val="0047235A"/>
    <w:rsid w:val="00473323"/>
    <w:rsid w:val="00473E29"/>
    <w:rsid w:val="0047440F"/>
    <w:rsid w:val="00475D10"/>
    <w:rsid w:val="00476025"/>
    <w:rsid w:val="00476630"/>
    <w:rsid w:val="00480BF2"/>
    <w:rsid w:val="00481F8B"/>
    <w:rsid w:val="004838CE"/>
    <w:rsid w:val="0048510B"/>
    <w:rsid w:val="004859BC"/>
    <w:rsid w:val="004922AF"/>
    <w:rsid w:val="004922D5"/>
    <w:rsid w:val="00492C73"/>
    <w:rsid w:val="00495977"/>
    <w:rsid w:val="00496488"/>
    <w:rsid w:val="00496E6F"/>
    <w:rsid w:val="00497355"/>
    <w:rsid w:val="0049747C"/>
    <w:rsid w:val="00497CCA"/>
    <w:rsid w:val="004A0825"/>
    <w:rsid w:val="004A0C42"/>
    <w:rsid w:val="004A18F8"/>
    <w:rsid w:val="004A40F0"/>
    <w:rsid w:val="004A4F71"/>
    <w:rsid w:val="004A63B0"/>
    <w:rsid w:val="004A642C"/>
    <w:rsid w:val="004A70B8"/>
    <w:rsid w:val="004A7293"/>
    <w:rsid w:val="004A733E"/>
    <w:rsid w:val="004A7945"/>
    <w:rsid w:val="004B1648"/>
    <w:rsid w:val="004B1C09"/>
    <w:rsid w:val="004B2818"/>
    <w:rsid w:val="004B3FCB"/>
    <w:rsid w:val="004B57EE"/>
    <w:rsid w:val="004B65DA"/>
    <w:rsid w:val="004B769E"/>
    <w:rsid w:val="004C0D31"/>
    <w:rsid w:val="004C1F03"/>
    <w:rsid w:val="004C35A6"/>
    <w:rsid w:val="004C3C67"/>
    <w:rsid w:val="004C44B9"/>
    <w:rsid w:val="004C54DC"/>
    <w:rsid w:val="004C5CFF"/>
    <w:rsid w:val="004C6052"/>
    <w:rsid w:val="004C741F"/>
    <w:rsid w:val="004D007C"/>
    <w:rsid w:val="004D09C9"/>
    <w:rsid w:val="004D304B"/>
    <w:rsid w:val="004D4138"/>
    <w:rsid w:val="004D5763"/>
    <w:rsid w:val="004D5B5B"/>
    <w:rsid w:val="004D5F44"/>
    <w:rsid w:val="004D6F40"/>
    <w:rsid w:val="004E1A12"/>
    <w:rsid w:val="004E31F3"/>
    <w:rsid w:val="004E4C01"/>
    <w:rsid w:val="004E71CE"/>
    <w:rsid w:val="004F1851"/>
    <w:rsid w:val="004F1E28"/>
    <w:rsid w:val="004F4769"/>
    <w:rsid w:val="004F4A8A"/>
    <w:rsid w:val="004F51C6"/>
    <w:rsid w:val="004F5FB1"/>
    <w:rsid w:val="004F602A"/>
    <w:rsid w:val="00503AB8"/>
    <w:rsid w:val="0050442E"/>
    <w:rsid w:val="00506D6D"/>
    <w:rsid w:val="005108AF"/>
    <w:rsid w:val="0051330F"/>
    <w:rsid w:val="005165A7"/>
    <w:rsid w:val="005232C6"/>
    <w:rsid w:val="00523F18"/>
    <w:rsid w:val="00525D29"/>
    <w:rsid w:val="00526331"/>
    <w:rsid w:val="00531095"/>
    <w:rsid w:val="00532BDE"/>
    <w:rsid w:val="00534A71"/>
    <w:rsid w:val="005362FC"/>
    <w:rsid w:val="00536540"/>
    <w:rsid w:val="00537295"/>
    <w:rsid w:val="00541E1D"/>
    <w:rsid w:val="00542487"/>
    <w:rsid w:val="0054262E"/>
    <w:rsid w:val="0054547C"/>
    <w:rsid w:val="00545CB8"/>
    <w:rsid w:val="00546AA0"/>
    <w:rsid w:val="00550473"/>
    <w:rsid w:val="00550F5A"/>
    <w:rsid w:val="0055438A"/>
    <w:rsid w:val="0055574E"/>
    <w:rsid w:val="0055579D"/>
    <w:rsid w:val="00556316"/>
    <w:rsid w:val="00556B3A"/>
    <w:rsid w:val="00556F39"/>
    <w:rsid w:val="005575BD"/>
    <w:rsid w:val="00560A77"/>
    <w:rsid w:val="00562A0B"/>
    <w:rsid w:val="00563E94"/>
    <w:rsid w:val="005704F5"/>
    <w:rsid w:val="00575877"/>
    <w:rsid w:val="00576171"/>
    <w:rsid w:val="0057757C"/>
    <w:rsid w:val="00580922"/>
    <w:rsid w:val="0058120B"/>
    <w:rsid w:val="00582616"/>
    <w:rsid w:val="005837C2"/>
    <w:rsid w:val="005858DA"/>
    <w:rsid w:val="00591FA1"/>
    <w:rsid w:val="00593CE7"/>
    <w:rsid w:val="00593CEA"/>
    <w:rsid w:val="00594F86"/>
    <w:rsid w:val="00597439"/>
    <w:rsid w:val="00597704"/>
    <w:rsid w:val="005A092D"/>
    <w:rsid w:val="005A1749"/>
    <w:rsid w:val="005A4AA8"/>
    <w:rsid w:val="005B1475"/>
    <w:rsid w:val="005B14AC"/>
    <w:rsid w:val="005B1C9D"/>
    <w:rsid w:val="005B41BB"/>
    <w:rsid w:val="005B46FB"/>
    <w:rsid w:val="005B58DD"/>
    <w:rsid w:val="005B5C44"/>
    <w:rsid w:val="005B736E"/>
    <w:rsid w:val="005C3FBB"/>
    <w:rsid w:val="005C4DB1"/>
    <w:rsid w:val="005C6087"/>
    <w:rsid w:val="005C618F"/>
    <w:rsid w:val="005C66B1"/>
    <w:rsid w:val="005D324C"/>
    <w:rsid w:val="005D341E"/>
    <w:rsid w:val="005D349F"/>
    <w:rsid w:val="005D3CA1"/>
    <w:rsid w:val="005D6205"/>
    <w:rsid w:val="005D6E8F"/>
    <w:rsid w:val="005D7EAF"/>
    <w:rsid w:val="005E0F16"/>
    <w:rsid w:val="005E1ED2"/>
    <w:rsid w:val="005E2AD8"/>
    <w:rsid w:val="005E4235"/>
    <w:rsid w:val="005E4AD9"/>
    <w:rsid w:val="005E4D23"/>
    <w:rsid w:val="005E558D"/>
    <w:rsid w:val="005E624F"/>
    <w:rsid w:val="005E757F"/>
    <w:rsid w:val="005E75D7"/>
    <w:rsid w:val="005E7CEF"/>
    <w:rsid w:val="005F1657"/>
    <w:rsid w:val="005F2EC5"/>
    <w:rsid w:val="005F3205"/>
    <w:rsid w:val="005F3FD3"/>
    <w:rsid w:val="005F50A1"/>
    <w:rsid w:val="005F5E28"/>
    <w:rsid w:val="005F5E91"/>
    <w:rsid w:val="005F5F60"/>
    <w:rsid w:val="005F6469"/>
    <w:rsid w:val="005F761C"/>
    <w:rsid w:val="005F7E88"/>
    <w:rsid w:val="00600741"/>
    <w:rsid w:val="0060091A"/>
    <w:rsid w:val="00600BC0"/>
    <w:rsid w:val="0060379B"/>
    <w:rsid w:val="006058F8"/>
    <w:rsid w:val="00605E60"/>
    <w:rsid w:val="00607670"/>
    <w:rsid w:val="00607839"/>
    <w:rsid w:val="0061170A"/>
    <w:rsid w:val="00612CAF"/>
    <w:rsid w:val="00614B4F"/>
    <w:rsid w:val="00615F12"/>
    <w:rsid w:val="006175C7"/>
    <w:rsid w:val="006207EE"/>
    <w:rsid w:val="00621FCC"/>
    <w:rsid w:val="006234BB"/>
    <w:rsid w:val="006235D3"/>
    <w:rsid w:val="00625365"/>
    <w:rsid w:val="00626692"/>
    <w:rsid w:val="00626E5A"/>
    <w:rsid w:val="00630F95"/>
    <w:rsid w:val="00633165"/>
    <w:rsid w:val="0063679A"/>
    <w:rsid w:val="00637BC9"/>
    <w:rsid w:val="006415AC"/>
    <w:rsid w:val="00641A75"/>
    <w:rsid w:val="0064315D"/>
    <w:rsid w:val="00643F59"/>
    <w:rsid w:val="0064517D"/>
    <w:rsid w:val="0064599D"/>
    <w:rsid w:val="00646655"/>
    <w:rsid w:val="00647EF6"/>
    <w:rsid w:val="006505F4"/>
    <w:rsid w:val="006509A2"/>
    <w:rsid w:val="0065157C"/>
    <w:rsid w:val="00651589"/>
    <w:rsid w:val="006525FA"/>
    <w:rsid w:val="006532EF"/>
    <w:rsid w:val="0065611D"/>
    <w:rsid w:val="0065613E"/>
    <w:rsid w:val="0065714A"/>
    <w:rsid w:val="00667519"/>
    <w:rsid w:val="00670B99"/>
    <w:rsid w:val="00670E9C"/>
    <w:rsid w:val="00672453"/>
    <w:rsid w:val="006748C5"/>
    <w:rsid w:val="006763F1"/>
    <w:rsid w:val="00680651"/>
    <w:rsid w:val="00680D29"/>
    <w:rsid w:val="00681023"/>
    <w:rsid w:val="006826D8"/>
    <w:rsid w:val="00686284"/>
    <w:rsid w:val="0068747A"/>
    <w:rsid w:val="00691D74"/>
    <w:rsid w:val="00692EB6"/>
    <w:rsid w:val="006939CE"/>
    <w:rsid w:val="00695D06"/>
    <w:rsid w:val="00695D97"/>
    <w:rsid w:val="006961BD"/>
    <w:rsid w:val="0069692F"/>
    <w:rsid w:val="0069717A"/>
    <w:rsid w:val="006A0841"/>
    <w:rsid w:val="006A10A7"/>
    <w:rsid w:val="006A1FA5"/>
    <w:rsid w:val="006A200C"/>
    <w:rsid w:val="006A278D"/>
    <w:rsid w:val="006A54DE"/>
    <w:rsid w:val="006ADE08"/>
    <w:rsid w:val="006B0738"/>
    <w:rsid w:val="006B2E44"/>
    <w:rsid w:val="006B4F50"/>
    <w:rsid w:val="006B652D"/>
    <w:rsid w:val="006C1985"/>
    <w:rsid w:val="006C1A5E"/>
    <w:rsid w:val="006C2FA4"/>
    <w:rsid w:val="006C31A1"/>
    <w:rsid w:val="006C3A1E"/>
    <w:rsid w:val="006C4CE2"/>
    <w:rsid w:val="006C55DC"/>
    <w:rsid w:val="006C6E51"/>
    <w:rsid w:val="006C6E8D"/>
    <w:rsid w:val="006C7025"/>
    <w:rsid w:val="006D019F"/>
    <w:rsid w:val="006D035B"/>
    <w:rsid w:val="006D2B23"/>
    <w:rsid w:val="006D3E7E"/>
    <w:rsid w:val="006D7412"/>
    <w:rsid w:val="006D7D97"/>
    <w:rsid w:val="006E1202"/>
    <w:rsid w:val="006E2730"/>
    <w:rsid w:val="006E28E6"/>
    <w:rsid w:val="006E5051"/>
    <w:rsid w:val="006E5D97"/>
    <w:rsid w:val="006E6AE0"/>
    <w:rsid w:val="006E7150"/>
    <w:rsid w:val="006F0D8F"/>
    <w:rsid w:val="006F1931"/>
    <w:rsid w:val="006F1D39"/>
    <w:rsid w:val="006F4272"/>
    <w:rsid w:val="006F42B5"/>
    <w:rsid w:val="006F48A7"/>
    <w:rsid w:val="006F61B3"/>
    <w:rsid w:val="006F64EF"/>
    <w:rsid w:val="006F7A2C"/>
    <w:rsid w:val="0070157D"/>
    <w:rsid w:val="007041D5"/>
    <w:rsid w:val="007056DD"/>
    <w:rsid w:val="00707000"/>
    <w:rsid w:val="00707FE0"/>
    <w:rsid w:val="00710496"/>
    <w:rsid w:val="00710F04"/>
    <w:rsid w:val="00711125"/>
    <w:rsid w:val="0071377F"/>
    <w:rsid w:val="00715459"/>
    <w:rsid w:val="00717FBB"/>
    <w:rsid w:val="007223BD"/>
    <w:rsid w:val="00724F5A"/>
    <w:rsid w:val="007256CB"/>
    <w:rsid w:val="00726A01"/>
    <w:rsid w:val="00727099"/>
    <w:rsid w:val="00730713"/>
    <w:rsid w:val="0073136F"/>
    <w:rsid w:val="00743E63"/>
    <w:rsid w:val="007444CE"/>
    <w:rsid w:val="007451EB"/>
    <w:rsid w:val="0074581F"/>
    <w:rsid w:val="00746969"/>
    <w:rsid w:val="00746DB2"/>
    <w:rsid w:val="007500E8"/>
    <w:rsid w:val="00750E41"/>
    <w:rsid w:val="00751D2F"/>
    <w:rsid w:val="0075340D"/>
    <w:rsid w:val="00753591"/>
    <w:rsid w:val="00754589"/>
    <w:rsid w:val="00756DC6"/>
    <w:rsid w:val="00760BBB"/>
    <w:rsid w:val="0076148A"/>
    <w:rsid w:val="007639D7"/>
    <w:rsid w:val="00764660"/>
    <w:rsid w:val="007648A4"/>
    <w:rsid w:val="00765560"/>
    <w:rsid w:val="007667EF"/>
    <w:rsid w:val="00767AF5"/>
    <w:rsid w:val="0077264B"/>
    <w:rsid w:val="00772663"/>
    <w:rsid w:val="007726FA"/>
    <w:rsid w:val="00773395"/>
    <w:rsid w:val="0077520B"/>
    <w:rsid w:val="00782C89"/>
    <w:rsid w:val="00784A52"/>
    <w:rsid w:val="00787DF3"/>
    <w:rsid w:val="00791787"/>
    <w:rsid w:val="00791C47"/>
    <w:rsid w:val="00791DE8"/>
    <w:rsid w:val="00797F3A"/>
    <w:rsid w:val="007A297A"/>
    <w:rsid w:val="007A58FC"/>
    <w:rsid w:val="007A5905"/>
    <w:rsid w:val="007B03C6"/>
    <w:rsid w:val="007B449D"/>
    <w:rsid w:val="007B5510"/>
    <w:rsid w:val="007B5CEA"/>
    <w:rsid w:val="007B5D41"/>
    <w:rsid w:val="007B7640"/>
    <w:rsid w:val="007B792F"/>
    <w:rsid w:val="007C0E7E"/>
    <w:rsid w:val="007C3072"/>
    <w:rsid w:val="007C3985"/>
    <w:rsid w:val="007C4011"/>
    <w:rsid w:val="007D0EF3"/>
    <w:rsid w:val="007D16B1"/>
    <w:rsid w:val="007D5C1B"/>
    <w:rsid w:val="007D6224"/>
    <w:rsid w:val="007D7FB0"/>
    <w:rsid w:val="007E010B"/>
    <w:rsid w:val="007E2A70"/>
    <w:rsid w:val="007E3445"/>
    <w:rsid w:val="007E3646"/>
    <w:rsid w:val="007E4072"/>
    <w:rsid w:val="007E4136"/>
    <w:rsid w:val="007E73B1"/>
    <w:rsid w:val="007F0E0D"/>
    <w:rsid w:val="007F21F1"/>
    <w:rsid w:val="007F2A23"/>
    <w:rsid w:val="007F3741"/>
    <w:rsid w:val="007F3AFB"/>
    <w:rsid w:val="007F3CE1"/>
    <w:rsid w:val="007F51B0"/>
    <w:rsid w:val="007F51DA"/>
    <w:rsid w:val="007F5EAB"/>
    <w:rsid w:val="00800475"/>
    <w:rsid w:val="00800F26"/>
    <w:rsid w:val="00804698"/>
    <w:rsid w:val="00806057"/>
    <w:rsid w:val="00806C07"/>
    <w:rsid w:val="00811BBE"/>
    <w:rsid w:val="00817602"/>
    <w:rsid w:val="0082040E"/>
    <w:rsid w:val="008205FE"/>
    <w:rsid w:val="0082498F"/>
    <w:rsid w:val="00825FEF"/>
    <w:rsid w:val="00826063"/>
    <w:rsid w:val="00827929"/>
    <w:rsid w:val="00833F4E"/>
    <w:rsid w:val="008348B9"/>
    <w:rsid w:val="0083517A"/>
    <w:rsid w:val="008354F8"/>
    <w:rsid w:val="00835742"/>
    <w:rsid w:val="008376AD"/>
    <w:rsid w:val="00837EC9"/>
    <w:rsid w:val="00841767"/>
    <w:rsid w:val="008419C0"/>
    <w:rsid w:val="00841E44"/>
    <w:rsid w:val="008421F2"/>
    <w:rsid w:val="008423C9"/>
    <w:rsid w:val="008441FA"/>
    <w:rsid w:val="0084457C"/>
    <w:rsid w:val="008470AE"/>
    <w:rsid w:val="008508DE"/>
    <w:rsid w:val="00851603"/>
    <w:rsid w:val="00852672"/>
    <w:rsid w:val="00853238"/>
    <w:rsid w:val="00853745"/>
    <w:rsid w:val="00854E70"/>
    <w:rsid w:val="00854F95"/>
    <w:rsid w:val="00856448"/>
    <w:rsid w:val="008565C0"/>
    <w:rsid w:val="00857B6D"/>
    <w:rsid w:val="008609CC"/>
    <w:rsid w:val="00860ED3"/>
    <w:rsid w:val="0086148C"/>
    <w:rsid w:val="008615DE"/>
    <w:rsid w:val="00861F92"/>
    <w:rsid w:val="0086361C"/>
    <w:rsid w:val="0086385A"/>
    <w:rsid w:val="00863E6A"/>
    <w:rsid w:val="008660C3"/>
    <w:rsid w:val="008670B7"/>
    <w:rsid w:val="00872931"/>
    <w:rsid w:val="00877059"/>
    <w:rsid w:val="008802B8"/>
    <w:rsid w:val="0088166F"/>
    <w:rsid w:val="008822D6"/>
    <w:rsid w:val="0088299F"/>
    <w:rsid w:val="00882F38"/>
    <w:rsid w:val="00886164"/>
    <w:rsid w:val="00887082"/>
    <w:rsid w:val="00887406"/>
    <w:rsid w:val="00890169"/>
    <w:rsid w:val="008907F2"/>
    <w:rsid w:val="00893840"/>
    <w:rsid w:val="0089682B"/>
    <w:rsid w:val="008A0DF3"/>
    <w:rsid w:val="008A1A55"/>
    <w:rsid w:val="008A278E"/>
    <w:rsid w:val="008A6770"/>
    <w:rsid w:val="008A7305"/>
    <w:rsid w:val="008B10A7"/>
    <w:rsid w:val="008B30B4"/>
    <w:rsid w:val="008B46EF"/>
    <w:rsid w:val="008B5AA4"/>
    <w:rsid w:val="008C04BD"/>
    <w:rsid w:val="008C140A"/>
    <w:rsid w:val="008C1581"/>
    <w:rsid w:val="008C3118"/>
    <w:rsid w:val="008C644F"/>
    <w:rsid w:val="008C6C8A"/>
    <w:rsid w:val="008C7273"/>
    <w:rsid w:val="008D0AC9"/>
    <w:rsid w:val="008D0F54"/>
    <w:rsid w:val="008D1527"/>
    <w:rsid w:val="008D2F68"/>
    <w:rsid w:val="008D4AE3"/>
    <w:rsid w:val="008D5A27"/>
    <w:rsid w:val="008D6091"/>
    <w:rsid w:val="008D7C0F"/>
    <w:rsid w:val="008E6314"/>
    <w:rsid w:val="008E66F5"/>
    <w:rsid w:val="008F0384"/>
    <w:rsid w:val="008F0632"/>
    <w:rsid w:val="008F0CA3"/>
    <w:rsid w:val="008F149F"/>
    <w:rsid w:val="008F5645"/>
    <w:rsid w:val="008F5904"/>
    <w:rsid w:val="008F5E61"/>
    <w:rsid w:val="008F7416"/>
    <w:rsid w:val="009008F2"/>
    <w:rsid w:val="00900FA9"/>
    <w:rsid w:val="0090187E"/>
    <w:rsid w:val="009043C8"/>
    <w:rsid w:val="0090543E"/>
    <w:rsid w:val="00905BBD"/>
    <w:rsid w:val="00906657"/>
    <w:rsid w:val="00906DBE"/>
    <w:rsid w:val="00907740"/>
    <w:rsid w:val="009087EE"/>
    <w:rsid w:val="00913E23"/>
    <w:rsid w:val="00914E11"/>
    <w:rsid w:val="00915E18"/>
    <w:rsid w:val="009166BC"/>
    <w:rsid w:val="00916EAA"/>
    <w:rsid w:val="009179B3"/>
    <w:rsid w:val="009207DC"/>
    <w:rsid w:val="00920C76"/>
    <w:rsid w:val="00921B13"/>
    <w:rsid w:val="00923B4E"/>
    <w:rsid w:val="00927062"/>
    <w:rsid w:val="0092709C"/>
    <w:rsid w:val="009277C4"/>
    <w:rsid w:val="009329AB"/>
    <w:rsid w:val="00933B3C"/>
    <w:rsid w:val="00933ECE"/>
    <w:rsid w:val="00933F7F"/>
    <w:rsid w:val="0093475D"/>
    <w:rsid w:val="00935E9C"/>
    <w:rsid w:val="009406C3"/>
    <w:rsid w:val="0094635A"/>
    <w:rsid w:val="00947279"/>
    <w:rsid w:val="00951A93"/>
    <w:rsid w:val="009522D9"/>
    <w:rsid w:val="009528C8"/>
    <w:rsid w:val="009571DA"/>
    <w:rsid w:val="0096203B"/>
    <w:rsid w:val="0096253D"/>
    <w:rsid w:val="00962EBF"/>
    <w:rsid w:val="00964995"/>
    <w:rsid w:val="009652E7"/>
    <w:rsid w:val="00971535"/>
    <w:rsid w:val="00971B4F"/>
    <w:rsid w:val="0097264B"/>
    <w:rsid w:val="00974C93"/>
    <w:rsid w:val="00974D24"/>
    <w:rsid w:val="00974D74"/>
    <w:rsid w:val="009760A7"/>
    <w:rsid w:val="009761E7"/>
    <w:rsid w:val="009805F7"/>
    <w:rsid w:val="009807B5"/>
    <w:rsid w:val="0098108F"/>
    <w:rsid w:val="00984A27"/>
    <w:rsid w:val="0099063F"/>
    <w:rsid w:val="00990800"/>
    <w:rsid w:val="0099161F"/>
    <w:rsid w:val="00993B00"/>
    <w:rsid w:val="00994845"/>
    <w:rsid w:val="00995044"/>
    <w:rsid w:val="00995784"/>
    <w:rsid w:val="009A0394"/>
    <w:rsid w:val="009A0483"/>
    <w:rsid w:val="009A0609"/>
    <w:rsid w:val="009A1DFC"/>
    <w:rsid w:val="009A1FED"/>
    <w:rsid w:val="009A26DF"/>
    <w:rsid w:val="009A5B85"/>
    <w:rsid w:val="009A5F76"/>
    <w:rsid w:val="009B1C3C"/>
    <w:rsid w:val="009B3524"/>
    <w:rsid w:val="009B4CCB"/>
    <w:rsid w:val="009B743E"/>
    <w:rsid w:val="009B7D79"/>
    <w:rsid w:val="009C045C"/>
    <w:rsid w:val="009C18F8"/>
    <w:rsid w:val="009C2D79"/>
    <w:rsid w:val="009C4EEA"/>
    <w:rsid w:val="009C50EB"/>
    <w:rsid w:val="009C62F5"/>
    <w:rsid w:val="009D027F"/>
    <w:rsid w:val="009D168A"/>
    <w:rsid w:val="009D2138"/>
    <w:rsid w:val="009D242A"/>
    <w:rsid w:val="009D3141"/>
    <w:rsid w:val="009D35A6"/>
    <w:rsid w:val="009E03CE"/>
    <w:rsid w:val="009E0664"/>
    <w:rsid w:val="009E1FC2"/>
    <w:rsid w:val="009E38DD"/>
    <w:rsid w:val="009E4085"/>
    <w:rsid w:val="009E4585"/>
    <w:rsid w:val="009E518F"/>
    <w:rsid w:val="009E5982"/>
    <w:rsid w:val="009E6306"/>
    <w:rsid w:val="009E69F3"/>
    <w:rsid w:val="009F13CD"/>
    <w:rsid w:val="009F19E0"/>
    <w:rsid w:val="009F2AAE"/>
    <w:rsid w:val="009F2ADE"/>
    <w:rsid w:val="009F5BE9"/>
    <w:rsid w:val="009F64B1"/>
    <w:rsid w:val="00A00A25"/>
    <w:rsid w:val="00A010AC"/>
    <w:rsid w:val="00A011F3"/>
    <w:rsid w:val="00A0372E"/>
    <w:rsid w:val="00A03DBC"/>
    <w:rsid w:val="00A07116"/>
    <w:rsid w:val="00A07464"/>
    <w:rsid w:val="00A100B8"/>
    <w:rsid w:val="00A1138A"/>
    <w:rsid w:val="00A13061"/>
    <w:rsid w:val="00A13C01"/>
    <w:rsid w:val="00A13DF2"/>
    <w:rsid w:val="00A1470B"/>
    <w:rsid w:val="00A16634"/>
    <w:rsid w:val="00A16809"/>
    <w:rsid w:val="00A16C8D"/>
    <w:rsid w:val="00A1F078"/>
    <w:rsid w:val="00A206D8"/>
    <w:rsid w:val="00A243A0"/>
    <w:rsid w:val="00A24539"/>
    <w:rsid w:val="00A25217"/>
    <w:rsid w:val="00A26719"/>
    <w:rsid w:val="00A27D71"/>
    <w:rsid w:val="00A3307A"/>
    <w:rsid w:val="00A338B4"/>
    <w:rsid w:val="00A33AE2"/>
    <w:rsid w:val="00A35D92"/>
    <w:rsid w:val="00A374BA"/>
    <w:rsid w:val="00A4079C"/>
    <w:rsid w:val="00A4088F"/>
    <w:rsid w:val="00A42897"/>
    <w:rsid w:val="00A42A8B"/>
    <w:rsid w:val="00A443BC"/>
    <w:rsid w:val="00A44463"/>
    <w:rsid w:val="00A4449E"/>
    <w:rsid w:val="00A45E5E"/>
    <w:rsid w:val="00A472DD"/>
    <w:rsid w:val="00A51AD8"/>
    <w:rsid w:val="00A54188"/>
    <w:rsid w:val="00A616B9"/>
    <w:rsid w:val="00A62865"/>
    <w:rsid w:val="00A6459F"/>
    <w:rsid w:val="00A67B23"/>
    <w:rsid w:val="00A7135B"/>
    <w:rsid w:val="00A72207"/>
    <w:rsid w:val="00A72A23"/>
    <w:rsid w:val="00A72BAA"/>
    <w:rsid w:val="00A74260"/>
    <w:rsid w:val="00A75CD0"/>
    <w:rsid w:val="00A76585"/>
    <w:rsid w:val="00A76F87"/>
    <w:rsid w:val="00A77CE5"/>
    <w:rsid w:val="00A8129C"/>
    <w:rsid w:val="00A83E01"/>
    <w:rsid w:val="00A84596"/>
    <w:rsid w:val="00A854E0"/>
    <w:rsid w:val="00A87436"/>
    <w:rsid w:val="00A92915"/>
    <w:rsid w:val="00A92B7F"/>
    <w:rsid w:val="00A94247"/>
    <w:rsid w:val="00A9516A"/>
    <w:rsid w:val="00A964D9"/>
    <w:rsid w:val="00A97A6B"/>
    <w:rsid w:val="00A97AAB"/>
    <w:rsid w:val="00AA0CC3"/>
    <w:rsid w:val="00AA2664"/>
    <w:rsid w:val="00AA5402"/>
    <w:rsid w:val="00AA56F2"/>
    <w:rsid w:val="00AA64E1"/>
    <w:rsid w:val="00AA75C9"/>
    <w:rsid w:val="00AA7734"/>
    <w:rsid w:val="00AB1A8C"/>
    <w:rsid w:val="00AB2E4A"/>
    <w:rsid w:val="00AB37C3"/>
    <w:rsid w:val="00AB3D2A"/>
    <w:rsid w:val="00AC00F9"/>
    <w:rsid w:val="00AC06B9"/>
    <w:rsid w:val="00AC3048"/>
    <w:rsid w:val="00AC4177"/>
    <w:rsid w:val="00AC57F7"/>
    <w:rsid w:val="00AC6417"/>
    <w:rsid w:val="00AC6EED"/>
    <w:rsid w:val="00AC7A19"/>
    <w:rsid w:val="00AD1B82"/>
    <w:rsid w:val="00AD21AC"/>
    <w:rsid w:val="00AD352C"/>
    <w:rsid w:val="00AD4159"/>
    <w:rsid w:val="00AD5E4C"/>
    <w:rsid w:val="00AD5EC5"/>
    <w:rsid w:val="00AD5ECA"/>
    <w:rsid w:val="00AD6604"/>
    <w:rsid w:val="00AD6CFD"/>
    <w:rsid w:val="00AE0486"/>
    <w:rsid w:val="00AE40FD"/>
    <w:rsid w:val="00AE4823"/>
    <w:rsid w:val="00AF0B0E"/>
    <w:rsid w:val="00AF337E"/>
    <w:rsid w:val="00AF65A7"/>
    <w:rsid w:val="00AF6CD1"/>
    <w:rsid w:val="00AF6E42"/>
    <w:rsid w:val="00B01C53"/>
    <w:rsid w:val="00B03BDC"/>
    <w:rsid w:val="00B047AF"/>
    <w:rsid w:val="00B04D90"/>
    <w:rsid w:val="00B079A9"/>
    <w:rsid w:val="00B07E40"/>
    <w:rsid w:val="00B124EB"/>
    <w:rsid w:val="00B13D52"/>
    <w:rsid w:val="00B158FB"/>
    <w:rsid w:val="00B15D00"/>
    <w:rsid w:val="00B1615A"/>
    <w:rsid w:val="00B17026"/>
    <w:rsid w:val="00B234E1"/>
    <w:rsid w:val="00B24692"/>
    <w:rsid w:val="00B24C98"/>
    <w:rsid w:val="00B251F4"/>
    <w:rsid w:val="00B25B89"/>
    <w:rsid w:val="00B2792E"/>
    <w:rsid w:val="00B27B86"/>
    <w:rsid w:val="00B30B59"/>
    <w:rsid w:val="00B313DE"/>
    <w:rsid w:val="00B326C1"/>
    <w:rsid w:val="00B3318F"/>
    <w:rsid w:val="00B35EB7"/>
    <w:rsid w:val="00B35ECF"/>
    <w:rsid w:val="00B360B3"/>
    <w:rsid w:val="00B4154E"/>
    <w:rsid w:val="00B42F9E"/>
    <w:rsid w:val="00B432F8"/>
    <w:rsid w:val="00B43904"/>
    <w:rsid w:val="00B4428C"/>
    <w:rsid w:val="00B44EF6"/>
    <w:rsid w:val="00B507D9"/>
    <w:rsid w:val="00B50AAF"/>
    <w:rsid w:val="00B50DD2"/>
    <w:rsid w:val="00B53B79"/>
    <w:rsid w:val="00B563F0"/>
    <w:rsid w:val="00B60DFE"/>
    <w:rsid w:val="00B60FED"/>
    <w:rsid w:val="00B612FC"/>
    <w:rsid w:val="00B61F42"/>
    <w:rsid w:val="00B62C66"/>
    <w:rsid w:val="00B62FAC"/>
    <w:rsid w:val="00B6472E"/>
    <w:rsid w:val="00B64F3F"/>
    <w:rsid w:val="00B715CF"/>
    <w:rsid w:val="00B7222E"/>
    <w:rsid w:val="00B80123"/>
    <w:rsid w:val="00B81063"/>
    <w:rsid w:val="00B8157D"/>
    <w:rsid w:val="00B8224A"/>
    <w:rsid w:val="00B82D79"/>
    <w:rsid w:val="00B82E7E"/>
    <w:rsid w:val="00B84452"/>
    <w:rsid w:val="00B85779"/>
    <w:rsid w:val="00B86052"/>
    <w:rsid w:val="00B8668B"/>
    <w:rsid w:val="00B87BFB"/>
    <w:rsid w:val="00B90B42"/>
    <w:rsid w:val="00B94D7E"/>
    <w:rsid w:val="00B94FED"/>
    <w:rsid w:val="00B95973"/>
    <w:rsid w:val="00B96FBC"/>
    <w:rsid w:val="00BA00CA"/>
    <w:rsid w:val="00BA1142"/>
    <w:rsid w:val="00BA4ADD"/>
    <w:rsid w:val="00BA5876"/>
    <w:rsid w:val="00BA58DA"/>
    <w:rsid w:val="00BA58F6"/>
    <w:rsid w:val="00BA6780"/>
    <w:rsid w:val="00BA777A"/>
    <w:rsid w:val="00BB0BBA"/>
    <w:rsid w:val="00BB2093"/>
    <w:rsid w:val="00BB36E6"/>
    <w:rsid w:val="00BC0A3B"/>
    <w:rsid w:val="00BC25B6"/>
    <w:rsid w:val="00BC2E42"/>
    <w:rsid w:val="00BC5459"/>
    <w:rsid w:val="00BC81E9"/>
    <w:rsid w:val="00BD0113"/>
    <w:rsid w:val="00BD0AE9"/>
    <w:rsid w:val="00BD3115"/>
    <w:rsid w:val="00BD37F9"/>
    <w:rsid w:val="00BD3EB2"/>
    <w:rsid w:val="00BD6B8D"/>
    <w:rsid w:val="00BD7AAB"/>
    <w:rsid w:val="00BE0300"/>
    <w:rsid w:val="00BE1538"/>
    <w:rsid w:val="00BE4E51"/>
    <w:rsid w:val="00BE57B2"/>
    <w:rsid w:val="00BE68CD"/>
    <w:rsid w:val="00BE742A"/>
    <w:rsid w:val="00BE7BC4"/>
    <w:rsid w:val="00BF2ECD"/>
    <w:rsid w:val="00BF7400"/>
    <w:rsid w:val="00C0081E"/>
    <w:rsid w:val="00C011F4"/>
    <w:rsid w:val="00C025A2"/>
    <w:rsid w:val="00C03851"/>
    <w:rsid w:val="00C0386A"/>
    <w:rsid w:val="00C03F53"/>
    <w:rsid w:val="00C04374"/>
    <w:rsid w:val="00C04610"/>
    <w:rsid w:val="00C04722"/>
    <w:rsid w:val="00C04EC4"/>
    <w:rsid w:val="00C05F7D"/>
    <w:rsid w:val="00C065CD"/>
    <w:rsid w:val="00C0C2BA"/>
    <w:rsid w:val="00C12842"/>
    <w:rsid w:val="00C1398B"/>
    <w:rsid w:val="00C13F65"/>
    <w:rsid w:val="00C1585B"/>
    <w:rsid w:val="00C15E0C"/>
    <w:rsid w:val="00C161C1"/>
    <w:rsid w:val="00C2054B"/>
    <w:rsid w:val="00C222B8"/>
    <w:rsid w:val="00C22EB5"/>
    <w:rsid w:val="00C2302F"/>
    <w:rsid w:val="00C250F6"/>
    <w:rsid w:val="00C257AB"/>
    <w:rsid w:val="00C25820"/>
    <w:rsid w:val="00C31313"/>
    <w:rsid w:val="00C32378"/>
    <w:rsid w:val="00C3290B"/>
    <w:rsid w:val="00C33D99"/>
    <w:rsid w:val="00C348B6"/>
    <w:rsid w:val="00C405C8"/>
    <w:rsid w:val="00C40FF2"/>
    <w:rsid w:val="00C43020"/>
    <w:rsid w:val="00C4342C"/>
    <w:rsid w:val="00C45F13"/>
    <w:rsid w:val="00C46338"/>
    <w:rsid w:val="00C5040A"/>
    <w:rsid w:val="00C5445B"/>
    <w:rsid w:val="00C54978"/>
    <w:rsid w:val="00C56398"/>
    <w:rsid w:val="00C56B57"/>
    <w:rsid w:val="00C59ECE"/>
    <w:rsid w:val="00C605B9"/>
    <w:rsid w:val="00C627EF"/>
    <w:rsid w:val="00C6362C"/>
    <w:rsid w:val="00C658FF"/>
    <w:rsid w:val="00C66195"/>
    <w:rsid w:val="00C6682C"/>
    <w:rsid w:val="00C679C9"/>
    <w:rsid w:val="00C67A64"/>
    <w:rsid w:val="00C71FDF"/>
    <w:rsid w:val="00C72065"/>
    <w:rsid w:val="00C731F3"/>
    <w:rsid w:val="00C732D7"/>
    <w:rsid w:val="00C7439A"/>
    <w:rsid w:val="00C7486F"/>
    <w:rsid w:val="00C75C7E"/>
    <w:rsid w:val="00C75EB7"/>
    <w:rsid w:val="00C8052D"/>
    <w:rsid w:val="00C8069C"/>
    <w:rsid w:val="00C80DEE"/>
    <w:rsid w:val="00C814F6"/>
    <w:rsid w:val="00C81D90"/>
    <w:rsid w:val="00C8250D"/>
    <w:rsid w:val="00C8363A"/>
    <w:rsid w:val="00C8610D"/>
    <w:rsid w:val="00C862C4"/>
    <w:rsid w:val="00C9291F"/>
    <w:rsid w:val="00C94593"/>
    <w:rsid w:val="00C966ED"/>
    <w:rsid w:val="00C97261"/>
    <w:rsid w:val="00C97714"/>
    <w:rsid w:val="00C97E11"/>
    <w:rsid w:val="00CA1829"/>
    <w:rsid w:val="00CA27B1"/>
    <w:rsid w:val="00CA43F6"/>
    <w:rsid w:val="00CA4CE4"/>
    <w:rsid w:val="00CA79A1"/>
    <w:rsid w:val="00CB0B31"/>
    <w:rsid w:val="00CB17AB"/>
    <w:rsid w:val="00CB1B69"/>
    <w:rsid w:val="00CB1C8F"/>
    <w:rsid w:val="00CB2877"/>
    <w:rsid w:val="00CB47F5"/>
    <w:rsid w:val="00CB4EF8"/>
    <w:rsid w:val="00CB689A"/>
    <w:rsid w:val="00CC1223"/>
    <w:rsid w:val="00CC46B7"/>
    <w:rsid w:val="00CC484F"/>
    <w:rsid w:val="00CC4E54"/>
    <w:rsid w:val="00CC56CB"/>
    <w:rsid w:val="00CC6EF1"/>
    <w:rsid w:val="00CC7A39"/>
    <w:rsid w:val="00CD0764"/>
    <w:rsid w:val="00CD32AC"/>
    <w:rsid w:val="00CD64FD"/>
    <w:rsid w:val="00CD6CF6"/>
    <w:rsid w:val="00CE3558"/>
    <w:rsid w:val="00CE3EBB"/>
    <w:rsid w:val="00CF126C"/>
    <w:rsid w:val="00CF18E9"/>
    <w:rsid w:val="00CF1C92"/>
    <w:rsid w:val="00CF2912"/>
    <w:rsid w:val="00CF37FA"/>
    <w:rsid w:val="00CF5D11"/>
    <w:rsid w:val="00D00D21"/>
    <w:rsid w:val="00D0197D"/>
    <w:rsid w:val="00D03590"/>
    <w:rsid w:val="00D04793"/>
    <w:rsid w:val="00D053E2"/>
    <w:rsid w:val="00D054D5"/>
    <w:rsid w:val="00D0594C"/>
    <w:rsid w:val="00D062EB"/>
    <w:rsid w:val="00D069D4"/>
    <w:rsid w:val="00D103A0"/>
    <w:rsid w:val="00D13EF1"/>
    <w:rsid w:val="00D21FB7"/>
    <w:rsid w:val="00D22005"/>
    <w:rsid w:val="00D229BF"/>
    <w:rsid w:val="00D22B19"/>
    <w:rsid w:val="00D240C3"/>
    <w:rsid w:val="00D2790D"/>
    <w:rsid w:val="00D300D3"/>
    <w:rsid w:val="00D30741"/>
    <w:rsid w:val="00D30D01"/>
    <w:rsid w:val="00D37EAE"/>
    <w:rsid w:val="00D41341"/>
    <w:rsid w:val="00D41534"/>
    <w:rsid w:val="00D428A0"/>
    <w:rsid w:val="00D43D23"/>
    <w:rsid w:val="00D45EF8"/>
    <w:rsid w:val="00D476D1"/>
    <w:rsid w:val="00D508B1"/>
    <w:rsid w:val="00D50C7C"/>
    <w:rsid w:val="00D52BFE"/>
    <w:rsid w:val="00D53350"/>
    <w:rsid w:val="00D54FE8"/>
    <w:rsid w:val="00D56AA7"/>
    <w:rsid w:val="00D5761B"/>
    <w:rsid w:val="00D60C93"/>
    <w:rsid w:val="00D6174B"/>
    <w:rsid w:val="00D623E4"/>
    <w:rsid w:val="00D631D4"/>
    <w:rsid w:val="00D713A9"/>
    <w:rsid w:val="00D71699"/>
    <w:rsid w:val="00D7187E"/>
    <w:rsid w:val="00D73A42"/>
    <w:rsid w:val="00D743CF"/>
    <w:rsid w:val="00D77541"/>
    <w:rsid w:val="00D77C97"/>
    <w:rsid w:val="00D806A0"/>
    <w:rsid w:val="00D83654"/>
    <w:rsid w:val="00D86694"/>
    <w:rsid w:val="00D900E1"/>
    <w:rsid w:val="00D912AF"/>
    <w:rsid w:val="00D9300B"/>
    <w:rsid w:val="00DA0DCD"/>
    <w:rsid w:val="00DA32A3"/>
    <w:rsid w:val="00DA3914"/>
    <w:rsid w:val="00DA3BAB"/>
    <w:rsid w:val="00DA4759"/>
    <w:rsid w:val="00DA5B92"/>
    <w:rsid w:val="00DB4DE6"/>
    <w:rsid w:val="00DC2660"/>
    <w:rsid w:val="00DC2D13"/>
    <w:rsid w:val="00DC2D91"/>
    <w:rsid w:val="00DC4447"/>
    <w:rsid w:val="00DC5E1F"/>
    <w:rsid w:val="00DC7CD8"/>
    <w:rsid w:val="00DD0049"/>
    <w:rsid w:val="00DD0136"/>
    <w:rsid w:val="00DD016F"/>
    <w:rsid w:val="00DD0604"/>
    <w:rsid w:val="00DD2D45"/>
    <w:rsid w:val="00DD2D50"/>
    <w:rsid w:val="00DD3C53"/>
    <w:rsid w:val="00DD3F1B"/>
    <w:rsid w:val="00DD42C9"/>
    <w:rsid w:val="00DD5B6A"/>
    <w:rsid w:val="00DD5B84"/>
    <w:rsid w:val="00DD6B37"/>
    <w:rsid w:val="00DE074F"/>
    <w:rsid w:val="00DE1780"/>
    <w:rsid w:val="00DE21C9"/>
    <w:rsid w:val="00DE2322"/>
    <w:rsid w:val="00DE3D83"/>
    <w:rsid w:val="00DE783B"/>
    <w:rsid w:val="00DF23AD"/>
    <w:rsid w:val="00DF3521"/>
    <w:rsid w:val="00DF3D02"/>
    <w:rsid w:val="00DF3DB4"/>
    <w:rsid w:val="00DF7893"/>
    <w:rsid w:val="00DF7934"/>
    <w:rsid w:val="00DF7FA9"/>
    <w:rsid w:val="00E00A4E"/>
    <w:rsid w:val="00E01339"/>
    <w:rsid w:val="00E0197A"/>
    <w:rsid w:val="00E01F27"/>
    <w:rsid w:val="00E03E07"/>
    <w:rsid w:val="00E0594C"/>
    <w:rsid w:val="00E05AB6"/>
    <w:rsid w:val="00E10B71"/>
    <w:rsid w:val="00E1198D"/>
    <w:rsid w:val="00E146D1"/>
    <w:rsid w:val="00E14E98"/>
    <w:rsid w:val="00E161DA"/>
    <w:rsid w:val="00E1645C"/>
    <w:rsid w:val="00E164DE"/>
    <w:rsid w:val="00E20F02"/>
    <w:rsid w:val="00E21000"/>
    <w:rsid w:val="00E224B0"/>
    <w:rsid w:val="00E27FFE"/>
    <w:rsid w:val="00E2C445"/>
    <w:rsid w:val="00E33644"/>
    <w:rsid w:val="00E37060"/>
    <w:rsid w:val="00E37392"/>
    <w:rsid w:val="00E37823"/>
    <w:rsid w:val="00E37ADB"/>
    <w:rsid w:val="00E41C48"/>
    <w:rsid w:val="00E44699"/>
    <w:rsid w:val="00E448B8"/>
    <w:rsid w:val="00E44D80"/>
    <w:rsid w:val="00E45759"/>
    <w:rsid w:val="00E45B27"/>
    <w:rsid w:val="00E47024"/>
    <w:rsid w:val="00E501DC"/>
    <w:rsid w:val="00E51EE2"/>
    <w:rsid w:val="00E52E3D"/>
    <w:rsid w:val="00E53DC6"/>
    <w:rsid w:val="00E540E7"/>
    <w:rsid w:val="00E5556B"/>
    <w:rsid w:val="00E56374"/>
    <w:rsid w:val="00E56E3B"/>
    <w:rsid w:val="00E573AA"/>
    <w:rsid w:val="00E6061D"/>
    <w:rsid w:val="00E60725"/>
    <w:rsid w:val="00E6184B"/>
    <w:rsid w:val="00E61D4D"/>
    <w:rsid w:val="00E61F0A"/>
    <w:rsid w:val="00E6235B"/>
    <w:rsid w:val="00E6404A"/>
    <w:rsid w:val="00E64811"/>
    <w:rsid w:val="00E655CB"/>
    <w:rsid w:val="00E66632"/>
    <w:rsid w:val="00E666BD"/>
    <w:rsid w:val="00E67186"/>
    <w:rsid w:val="00E719C8"/>
    <w:rsid w:val="00E72528"/>
    <w:rsid w:val="00E74488"/>
    <w:rsid w:val="00E80D05"/>
    <w:rsid w:val="00E81875"/>
    <w:rsid w:val="00E84EFD"/>
    <w:rsid w:val="00E865E1"/>
    <w:rsid w:val="00E87D78"/>
    <w:rsid w:val="00E91598"/>
    <w:rsid w:val="00E953ED"/>
    <w:rsid w:val="00EA06CE"/>
    <w:rsid w:val="00EA2CC8"/>
    <w:rsid w:val="00EA4C4C"/>
    <w:rsid w:val="00EA52B3"/>
    <w:rsid w:val="00EA7316"/>
    <w:rsid w:val="00EB1497"/>
    <w:rsid w:val="00EB1B28"/>
    <w:rsid w:val="00EB2BA5"/>
    <w:rsid w:val="00EB4F67"/>
    <w:rsid w:val="00EB5189"/>
    <w:rsid w:val="00EB5824"/>
    <w:rsid w:val="00EB6DE3"/>
    <w:rsid w:val="00EB79B1"/>
    <w:rsid w:val="00EC03D3"/>
    <w:rsid w:val="00EC0A2C"/>
    <w:rsid w:val="00EC0B1B"/>
    <w:rsid w:val="00EC13DA"/>
    <w:rsid w:val="00EC1FD7"/>
    <w:rsid w:val="00EC2DD7"/>
    <w:rsid w:val="00EC2EC6"/>
    <w:rsid w:val="00EC2F3D"/>
    <w:rsid w:val="00EC31A2"/>
    <w:rsid w:val="00EC5A17"/>
    <w:rsid w:val="00EC659E"/>
    <w:rsid w:val="00EC67F1"/>
    <w:rsid w:val="00EC7400"/>
    <w:rsid w:val="00ED0B3D"/>
    <w:rsid w:val="00ED12FC"/>
    <w:rsid w:val="00ED4EC1"/>
    <w:rsid w:val="00ED513D"/>
    <w:rsid w:val="00ED7316"/>
    <w:rsid w:val="00ED7D2B"/>
    <w:rsid w:val="00EE0791"/>
    <w:rsid w:val="00EE0B04"/>
    <w:rsid w:val="00EE276A"/>
    <w:rsid w:val="00EE3C5E"/>
    <w:rsid w:val="00EE7C2E"/>
    <w:rsid w:val="00EE7ED0"/>
    <w:rsid w:val="00EF00BE"/>
    <w:rsid w:val="00EF1195"/>
    <w:rsid w:val="00EF14F7"/>
    <w:rsid w:val="00EF280F"/>
    <w:rsid w:val="00EF4931"/>
    <w:rsid w:val="00EF505C"/>
    <w:rsid w:val="00EF59A2"/>
    <w:rsid w:val="00EF5B86"/>
    <w:rsid w:val="00EF6713"/>
    <w:rsid w:val="00EF6C30"/>
    <w:rsid w:val="00F006CF"/>
    <w:rsid w:val="00F01F80"/>
    <w:rsid w:val="00F02492"/>
    <w:rsid w:val="00F02571"/>
    <w:rsid w:val="00F0323D"/>
    <w:rsid w:val="00F0685B"/>
    <w:rsid w:val="00F10541"/>
    <w:rsid w:val="00F1215C"/>
    <w:rsid w:val="00F14F18"/>
    <w:rsid w:val="00F150F4"/>
    <w:rsid w:val="00F17CDD"/>
    <w:rsid w:val="00F20CDA"/>
    <w:rsid w:val="00F21AA3"/>
    <w:rsid w:val="00F22BE3"/>
    <w:rsid w:val="00F23119"/>
    <w:rsid w:val="00F23B35"/>
    <w:rsid w:val="00F24588"/>
    <w:rsid w:val="00F24E12"/>
    <w:rsid w:val="00F310B9"/>
    <w:rsid w:val="00F31F35"/>
    <w:rsid w:val="00F32184"/>
    <w:rsid w:val="00F339B7"/>
    <w:rsid w:val="00F37CC5"/>
    <w:rsid w:val="00F4145D"/>
    <w:rsid w:val="00F43721"/>
    <w:rsid w:val="00F4385A"/>
    <w:rsid w:val="00F46435"/>
    <w:rsid w:val="00F50D51"/>
    <w:rsid w:val="00F5542A"/>
    <w:rsid w:val="00F55F01"/>
    <w:rsid w:val="00F561C9"/>
    <w:rsid w:val="00F574D1"/>
    <w:rsid w:val="00F61809"/>
    <w:rsid w:val="00F63EB6"/>
    <w:rsid w:val="00F67D5A"/>
    <w:rsid w:val="00F67DCE"/>
    <w:rsid w:val="00F707D7"/>
    <w:rsid w:val="00F71D98"/>
    <w:rsid w:val="00F75DAE"/>
    <w:rsid w:val="00F777E7"/>
    <w:rsid w:val="00F82965"/>
    <w:rsid w:val="00F83579"/>
    <w:rsid w:val="00F85AA0"/>
    <w:rsid w:val="00F9114B"/>
    <w:rsid w:val="00F95F02"/>
    <w:rsid w:val="00F96C25"/>
    <w:rsid w:val="00F9774D"/>
    <w:rsid w:val="00FA14AF"/>
    <w:rsid w:val="00FA3613"/>
    <w:rsid w:val="00FA74D1"/>
    <w:rsid w:val="00FB0F16"/>
    <w:rsid w:val="00FB1941"/>
    <w:rsid w:val="00FB25F4"/>
    <w:rsid w:val="00FB4AF0"/>
    <w:rsid w:val="00FC07B0"/>
    <w:rsid w:val="00FC1615"/>
    <w:rsid w:val="00FC25EF"/>
    <w:rsid w:val="00FC44CF"/>
    <w:rsid w:val="00FC766B"/>
    <w:rsid w:val="00FD0003"/>
    <w:rsid w:val="00FD2621"/>
    <w:rsid w:val="00FD3CB0"/>
    <w:rsid w:val="00FD4581"/>
    <w:rsid w:val="00FD58C0"/>
    <w:rsid w:val="00FE268A"/>
    <w:rsid w:val="00FE5E22"/>
    <w:rsid w:val="00FE69BA"/>
    <w:rsid w:val="00FE6A7B"/>
    <w:rsid w:val="00FE6FC0"/>
    <w:rsid w:val="00FF075E"/>
    <w:rsid w:val="00FF0FD6"/>
    <w:rsid w:val="00FF1B4A"/>
    <w:rsid w:val="00FF28D5"/>
    <w:rsid w:val="00FF35D7"/>
    <w:rsid w:val="00FF56CF"/>
    <w:rsid w:val="00FF5E1E"/>
    <w:rsid w:val="00FF6DB7"/>
    <w:rsid w:val="00FF78C3"/>
    <w:rsid w:val="00FF7E60"/>
    <w:rsid w:val="00FF7F6D"/>
    <w:rsid w:val="010041C5"/>
    <w:rsid w:val="01059FD8"/>
    <w:rsid w:val="010CEC2B"/>
    <w:rsid w:val="0122EA44"/>
    <w:rsid w:val="0130C5EA"/>
    <w:rsid w:val="0177A662"/>
    <w:rsid w:val="0184CEB9"/>
    <w:rsid w:val="018EA057"/>
    <w:rsid w:val="0195C377"/>
    <w:rsid w:val="01A86508"/>
    <w:rsid w:val="01AFE035"/>
    <w:rsid w:val="01B8AD75"/>
    <w:rsid w:val="01BEB65A"/>
    <w:rsid w:val="01C04522"/>
    <w:rsid w:val="01D11200"/>
    <w:rsid w:val="01D670CE"/>
    <w:rsid w:val="01DAF6F4"/>
    <w:rsid w:val="01E58B65"/>
    <w:rsid w:val="01EA0860"/>
    <w:rsid w:val="01F34F61"/>
    <w:rsid w:val="020DB420"/>
    <w:rsid w:val="021DED5D"/>
    <w:rsid w:val="025C833F"/>
    <w:rsid w:val="0263FF6F"/>
    <w:rsid w:val="0267AF5A"/>
    <w:rsid w:val="026D4499"/>
    <w:rsid w:val="0279A88A"/>
    <w:rsid w:val="028054F3"/>
    <w:rsid w:val="0288E966"/>
    <w:rsid w:val="028A8258"/>
    <w:rsid w:val="0294C7EE"/>
    <w:rsid w:val="02B99B39"/>
    <w:rsid w:val="02BC88BC"/>
    <w:rsid w:val="02C0A813"/>
    <w:rsid w:val="02C0FBC6"/>
    <w:rsid w:val="02C8B3AD"/>
    <w:rsid w:val="02CC6964"/>
    <w:rsid w:val="02D2BFD9"/>
    <w:rsid w:val="02E7C3D1"/>
    <w:rsid w:val="02E9C684"/>
    <w:rsid w:val="0300807B"/>
    <w:rsid w:val="030ABBA5"/>
    <w:rsid w:val="031D971D"/>
    <w:rsid w:val="0348B4E3"/>
    <w:rsid w:val="034FA9E9"/>
    <w:rsid w:val="035AA0EC"/>
    <w:rsid w:val="03644978"/>
    <w:rsid w:val="036C1444"/>
    <w:rsid w:val="037786BF"/>
    <w:rsid w:val="037A07C9"/>
    <w:rsid w:val="0395E710"/>
    <w:rsid w:val="03B7C5C6"/>
    <w:rsid w:val="03D5C284"/>
    <w:rsid w:val="03E3E423"/>
    <w:rsid w:val="03E4AE3C"/>
    <w:rsid w:val="03EE2856"/>
    <w:rsid w:val="03FCB4B6"/>
    <w:rsid w:val="040478CA"/>
    <w:rsid w:val="040A0B0E"/>
    <w:rsid w:val="0421DDA3"/>
    <w:rsid w:val="045A8EA1"/>
    <w:rsid w:val="04736D4B"/>
    <w:rsid w:val="0475B7E1"/>
    <w:rsid w:val="047C3615"/>
    <w:rsid w:val="048AD116"/>
    <w:rsid w:val="048D9EDA"/>
    <w:rsid w:val="04B4B36C"/>
    <w:rsid w:val="04C940A2"/>
    <w:rsid w:val="04CA7194"/>
    <w:rsid w:val="04CB1A1B"/>
    <w:rsid w:val="04CD9ADD"/>
    <w:rsid w:val="04D93F32"/>
    <w:rsid w:val="04F31141"/>
    <w:rsid w:val="04F69377"/>
    <w:rsid w:val="04FEBA6D"/>
    <w:rsid w:val="0503E58B"/>
    <w:rsid w:val="050FFD12"/>
    <w:rsid w:val="051D2B52"/>
    <w:rsid w:val="052B6136"/>
    <w:rsid w:val="052C6115"/>
    <w:rsid w:val="054960BF"/>
    <w:rsid w:val="054E1116"/>
    <w:rsid w:val="0573DC1C"/>
    <w:rsid w:val="05820F6E"/>
    <w:rsid w:val="05869470"/>
    <w:rsid w:val="0589F8B7"/>
    <w:rsid w:val="05A0492B"/>
    <w:rsid w:val="05AB8699"/>
    <w:rsid w:val="05BE5481"/>
    <w:rsid w:val="05D43DDD"/>
    <w:rsid w:val="06010E72"/>
    <w:rsid w:val="060D09AA"/>
    <w:rsid w:val="062D1713"/>
    <w:rsid w:val="062ED3EC"/>
    <w:rsid w:val="0641F945"/>
    <w:rsid w:val="0645577A"/>
    <w:rsid w:val="065E8A59"/>
    <w:rsid w:val="065F643F"/>
    <w:rsid w:val="066193AC"/>
    <w:rsid w:val="066D25E7"/>
    <w:rsid w:val="067A8DE8"/>
    <w:rsid w:val="0684A940"/>
    <w:rsid w:val="0687E96F"/>
    <w:rsid w:val="0689106C"/>
    <w:rsid w:val="068A7469"/>
    <w:rsid w:val="06977E93"/>
    <w:rsid w:val="06AF4465"/>
    <w:rsid w:val="06B06E0B"/>
    <w:rsid w:val="06E2C06E"/>
    <w:rsid w:val="06E39B94"/>
    <w:rsid w:val="06E711F1"/>
    <w:rsid w:val="06E78E61"/>
    <w:rsid w:val="07063129"/>
    <w:rsid w:val="071C00A0"/>
    <w:rsid w:val="07221E82"/>
    <w:rsid w:val="072981CF"/>
    <w:rsid w:val="07374A55"/>
    <w:rsid w:val="074701A7"/>
    <w:rsid w:val="074B4D56"/>
    <w:rsid w:val="07718C91"/>
    <w:rsid w:val="078D731E"/>
    <w:rsid w:val="0797EA65"/>
    <w:rsid w:val="07A2C696"/>
    <w:rsid w:val="07ADB1F1"/>
    <w:rsid w:val="07C94FD2"/>
    <w:rsid w:val="07D5B602"/>
    <w:rsid w:val="07EE10C9"/>
    <w:rsid w:val="0802E9F6"/>
    <w:rsid w:val="082E15B8"/>
    <w:rsid w:val="0830C64D"/>
    <w:rsid w:val="0834CECC"/>
    <w:rsid w:val="08591417"/>
    <w:rsid w:val="088B72B0"/>
    <w:rsid w:val="0895A095"/>
    <w:rsid w:val="0897B3FB"/>
    <w:rsid w:val="08B36D70"/>
    <w:rsid w:val="08CE18CC"/>
    <w:rsid w:val="08FCAC33"/>
    <w:rsid w:val="091FEB1B"/>
    <w:rsid w:val="0929192F"/>
    <w:rsid w:val="09358C01"/>
    <w:rsid w:val="09359157"/>
    <w:rsid w:val="0942237F"/>
    <w:rsid w:val="09473EB5"/>
    <w:rsid w:val="0948AF2B"/>
    <w:rsid w:val="0949D6E9"/>
    <w:rsid w:val="095DF958"/>
    <w:rsid w:val="097A9058"/>
    <w:rsid w:val="09A74AC2"/>
    <w:rsid w:val="09B536FE"/>
    <w:rsid w:val="09BAB4A2"/>
    <w:rsid w:val="09BB64FF"/>
    <w:rsid w:val="09CFA1AB"/>
    <w:rsid w:val="09DE22FD"/>
    <w:rsid w:val="09F0BD94"/>
    <w:rsid w:val="0A1C3CAF"/>
    <w:rsid w:val="0A22D778"/>
    <w:rsid w:val="0A232699"/>
    <w:rsid w:val="0A27593C"/>
    <w:rsid w:val="0A2B2F70"/>
    <w:rsid w:val="0A2BC5A3"/>
    <w:rsid w:val="0A4944F0"/>
    <w:rsid w:val="0A65B575"/>
    <w:rsid w:val="0A7B3895"/>
    <w:rsid w:val="0A881ECA"/>
    <w:rsid w:val="0AA3D61B"/>
    <w:rsid w:val="0AC2D3D2"/>
    <w:rsid w:val="0AE6EBB9"/>
    <w:rsid w:val="0AECEC44"/>
    <w:rsid w:val="0AEE6051"/>
    <w:rsid w:val="0AFB284D"/>
    <w:rsid w:val="0B3DDA28"/>
    <w:rsid w:val="0B4A9D55"/>
    <w:rsid w:val="0B4BA3B2"/>
    <w:rsid w:val="0B571EFF"/>
    <w:rsid w:val="0B589DF5"/>
    <w:rsid w:val="0B59F6C0"/>
    <w:rsid w:val="0B5B0CA8"/>
    <w:rsid w:val="0B667CE0"/>
    <w:rsid w:val="0B66CF18"/>
    <w:rsid w:val="0B6AFDE7"/>
    <w:rsid w:val="0B6F6151"/>
    <w:rsid w:val="0B708075"/>
    <w:rsid w:val="0B757578"/>
    <w:rsid w:val="0BA27125"/>
    <w:rsid w:val="0BA66D68"/>
    <w:rsid w:val="0BADE333"/>
    <w:rsid w:val="0BBD8F7D"/>
    <w:rsid w:val="0BC8AEC9"/>
    <w:rsid w:val="0C183C41"/>
    <w:rsid w:val="0C1A0EB5"/>
    <w:rsid w:val="0C26BC4A"/>
    <w:rsid w:val="0C68D4E9"/>
    <w:rsid w:val="0C68ED35"/>
    <w:rsid w:val="0C749EA2"/>
    <w:rsid w:val="0C83F69B"/>
    <w:rsid w:val="0C920747"/>
    <w:rsid w:val="0CBCAAD2"/>
    <w:rsid w:val="0CC773AA"/>
    <w:rsid w:val="0CE0BD6E"/>
    <w:rsid w:val="0CEF8B6E"/>
    <w:rsid w:val="0CF02BC8"/>
    <w:rsid w:val="0D1AF1C1"/>
    <w:rsid w:val="0D1E296B"/>
    <w:rsid w:val="0D333237"/>
    <w:rsid w:val="0D3CFEB4"/>
    <w:rsid w:val="0D452830"/>
    <w:rsid w:val="0D543F1A"/>
    <w:rsid w:val="0D55B16D"/>
    <w:rsid w:val="0D636665"/>
    <w:rsid w:val="0D8C51F0"/>
    <w:rsid w:val="0DAC4D5F"/>
    <w:rsid w:val="0DB47648"/>
    <w:rsid w:val="0DB6432B"/>
    <w:rsid w:val="0DCA37A9"/>
    <w:rsid w:val="0DD7C695"/>
    <w:rsid w:val="0DD8A0BB"/>
    <w:rsid w:val="0DDA41CF"/>
    <w:rsid w:val="0DDFE52E"/>
    <w:rsid w:val="0DE6C7A3"/>
    <w:rsid w:val="0DEA491A"/>
    <w:rsid w:val="0DEAB10E"/>
    <w:rsid w:val="0E0BE131"/>
    <w:rsid w:val="0E1D8AFA"/>
    <w:rsid w:val="0E4EB827"/>
    <w:rsid w:val="0E5411AA"/>
    <w:rsid w:val="0E55C197"/>
    <w:rsid w:val="0E915B92"/>
    <w:rsid w:val="0E9DBB0E"/>
    <w:rsid w:val="0EA88193"/>
    <w:rsid w:val="0EAB289D"/>
    <w:rsid w:val="0EB76422"/>
    <w:rsid w:val="0EB810BF"/>
    <w:rsid w:val="0EBE456B"/>
    <w:rsid w:val="0EC15690"/>
    <w:rsid w:val="0EC3A57B"/>
    <w:rsid w:val="0ECAC432"/>
    <w:rsid w:val="0ECC42A0"/>
    <w:rsid w:val="0ECC474C"/>
    <w:rsid w:val="0ED09C8F"/>
    <w:rsid w:val="0ED8DA33"/>
    <w:rsid w:val="0EDE0E2A"/>
    <w:rsid w:val="0EE1E81B"/>
    <w:rsid w:val="0F0DDBCF"/>
    <w:rsid w:val="0F118E60"/>
    <w:rsid w:val="0F15F161"/>
    <w:rsid w:val="0F2C7035"/>
    <w:rsid w:val="0F34399F"/>
    <w:rsid w:val="0F3A363F"/>
    <w:rsid w:val="0F41B0D8"/>
    <w:rsid w:val="0F61A20D"/>
    <w:rsid w:val="0F69957B"/>
    <w:rsid w:val="0F74E870"/>
    <w:rsid w:val="0F752BC9"/>
    <w:rsid w:val="0F8AA616"/>
    <w:rsid w:val="0F914518"/>
    <w:rsid w:val="0FCF4E87"/>
    <w:rsid w:val="0FCFC84C"/>
    <w:rsid w:val="0FE66339"/>
    <w:rsid w:val="0FF00392"/>
    <w:rsid w:val="10040B46"/>
    <w:rsid w:val="1038FB77"/>
    <w:rsid w:val="1053BE0E"/>
    <w:rsid w:val="105A93D0"/>
    <w:rsid w:val="105D23DA"/>
    <w:rsid w:val="106BE7B8"/>
    <w:rsid w:val="107FB918"/>
    <w:rsid w:val="108795F1"/>
    <w:rsid w:val="1090B693"/>
    <w:rsid w:val="1091FF9A"/>
    <w:rsid w:val="10AB0833"/>
    <w:rsid w:val="10AC2D7B"/>
    <w:rsid w:val="10C094F2"/>
    <w:rsid w:val="10CB185E"/>
    <w:rsid w:val="10D2E1CC"/>
    <w:rsid w:val="10E2FBD2"/>
    <w:rsid w:val="10E82BF9"/>
    <w:rsid w:val="10EDE3ED"/>
    <w:rsid w:val="10FA4979"/>
    <w:rsid w:val="10FD3395"/>
    <w:rsid w:val="1108B784"/>
    <w:rsid w:val="112444E2"/>
    <w:rsid w:val="113A0B47"/>
    <w:rsid w:val="119A08EB"/>
    <w:rsid w:val="119B1AF2"/>
    <w:rsid w:val="11A4F2DD"/>
    <w:rsid w:val="11B1C048"/>
    <w:rsid w:val="11C021D7"/>
    <w:rsid w:val="11D75742"/>
    <w:rsid w:val="11EF6620"/>
    <w:rsid w:val="1218D721"/>
    <w:rsid w:val="12244574"/>
    <w:rsid w:val="12244D9C"/>
    <w:rsid w:val="12366E24"/>
    <w:rsid w:val="12492625"/>
    <w:rsid w:val="12502B6E"/>
    <w:rsid w:val="1253B33B"/>
    <w:rsid w:val="125F7FE5"/>
    <w:rsid w:val="126AA8DB"/>
    <w:rsid w:val="1278A500"/>
    <w:rsid w:val="12796122"/>
    <w:rsid w:val="129B0DCD"/>
    <w:rsid w:val="12C6334E"/>
    <w:rsid w:val="12CCEEA1"/>
    <w:rsid w:val="12E40DC1"/>
    <w:rsid w:val="12F65F01"/>
    <w:rsid w:val="13189158"/>
    <w:rsid w:val="13194D3A"/>
    <w:rsid w:val="131C2ECD"/>
    <w:rsid w:val="133544FA"/>
    <w:rsid w:val="13467F28"/>
    <w:rsid w:val="135BF238"/>
    <w:rsid w:val="1371D1EC"/>
    <w:rsid w:val="137B0A0D"/>
    <w:rsid w:val="139093F4"/>
    <w:rsid w:val="13A60106"/>
    <w:rsid w:val="13A87482"/>
    <w:rsid w:val="13BD27C4"/>
    <w:rsid w:val="13C9E600"/>
    <w:rsid w:val="13CB4DB5"/>
    <w:rsid w:val="13D50DB5"/>
    <w:rsid w:val="13EA1691"/>
    <w:rsid w:val="13F9037B"/>
    <w:rsid w:val="13F97C23"/>
    <w:rsid w:val="14133536"/>
    <w:rsid w:val="1416E1F6"/>
    <w:rsid w:val="14272894"/>
    <w:rsid w:val="14401052"/>
    <w:rsid w:val="14794941"/>
    <w:rsid w:val="148747F0"/>
    <w:rsid w:val="1496952E"/>
    <w:rsid w:val="14A0ABFF"/>
    <w:rsid w:val="14B0371F"/>
    <w:rsid w:val="14C23225"/>
    <w:rsid w:val="14D4EAC1"/>
    <w:rsid w:val="14DC7A65"/>
    <w:rsid w:val="14F150B2"/>
    <w:rsid w:val="14FCFF63"/>
    <w:rsid w:val="150A0F7C"/>
    <w:rsid w:val="150DBA37"/>
    <w:rsid w:val="15183B2E"/>
    <w:rsid w:val="15262623"/>
    <w:rsid w:val="152C6ADD"/>
    <w:rsid w:val="153ED25D"/>
    <w:rsid w:val="153F864B"/>
    <w:rsid w:val="15408838"/>
    <w:rsid w:val="154BA2C2"/>
    <w:rsid w:val="15614F82"/>
    <w:rsid w:val="1562DE70"/>
    <w:rsid w:val="157329AC"/>
    <w:rsid w:val="1585E6F2"/>
    <w:rsid w:val="158FEAF4"/>
    <w:rsid w:val="15A6FF19"/>
    <w:rsid w:val="15AB4145"/>
    <w:rsid w:val="15B13854"/>
    <w:rsid w:val="15D64112"/>
    <w:rsid w:val="16070421"/>
    <w:rsid w:val="160B2CAD"/>
    <w:rsid w:val="162EB5D7"/>
    <w:rsid w:val="1633C353"/>
    <w:rsid w:val="1644CED0"/>
    <w:rsid w:val="169D36F5"/>
    <w:rsid w:val="169E0D39"/>
    <w:rsid w:val="16BEBA2E"/>
    <w:rsid w:val="16C710B2"/>
    <w:rsid w:val="16CC0257"/>
    <w:rsid w:val="1700DD46"/>
    <w:rsid w:val="170D2B5C"/>
    <w:rsid w:val="170DFC01"/>
    <w:rsid w:val="172136CF"/>
    <w:rsid w:val="172A51F3"/>
    <w:rsid w:val="174DF811"/>
    <w:rsid w:val="17623A49"/>
    <w:rsid w:val="176E2B5A"/>
    <w:rsid w:val="17934476"/>
    <w:rsid w:val="179CE46A"/>
    <w:rsid w:val="17A1DA3B"/>
    <w:rsid w:val="17A4D9A5"/>
    <w:rsid w:val="17B9BB84"/>
    <w:rsid w:val="17BE39B6"/>
    <w:rsid w:val="17C31D01"/>
    <w:rsid w:val="17D53B09"/>
    <w:rsid w:val="17F0D299"/>
    <w:rsid w:val="17F2AD2C"/>
    <w:rsid w:val="17F8FA74"/>
    <w:rsid w:val="180A12D5"/>
    <w:rsid w:val="180A73FB"/>
    <w:rsid w:val="18164CF3"/>
    <w:rsid w:val="18178D50"/>
    <w:rsid w:val="18325C7E"/>
    <w:rsid w:val="1839F86C"/>
    <w:rsid w:val="1842C429"/>
    <w:rsid w:val="18460049"/>
    <w:rsid w:val="185C5D03"/>
    <w:rsid w:val="186ACB5E"/>
    <w:rsid w:val="187494B6"/>
    <w:rsid w:val="1874ECED"/>
    <w:rsid w:val="18802FEF"/>
    <w:rsid w:val="188AF8EB"/>
    <w:rsid w:val="1896EE82"/>
    <w:rsid w:val="18A7B0C0"/>
    <w:rsid w:val="18AF41C0"/>
    <w:rsid w:val="18B0C17F"/>
    <w:rsid w:val="18CFC0C5"/>
    <w:rsid w:val="18DC6809"/>
    <w:rsid w:val="18E08224"/>
    <w:rsid w:val="1902725F"/>
    <w:rsid w:val="190FD7B3"/>
    <w:rsid w:val="1917BC11"/>
    <w:rsid w:val="19324DE7"/>
    <w:rsid w:val="194093DB"/>
    <w:rsid w:val="1948A031"/>
    <w:rsid w:val="194E7458"/>
    <w:rsid w:val="19515FFC"/>
    <w:rsid w:val="1967B11E"/>
    <w:rsid w:val="196B394B"/>
    <w:rsid w:val="19741D22"/>
    <w:rsid w:val="1983C6AA"/>
    <w:rsid w:val="1989B7F6"/>
    <w:rsid w:val="19A5A366"/>
    <w:rsid w:val="19AA1528"/>
    <w:rsid w:val="19B4AB9C"/>
    <w:rsid w:val="19B7569C"/>
    <w:rsid w:val="19D5ADFB"/>
    <w:rsid w:val="19D7CD40"/>
    <w:rsid w:val="19D886EE"/>
    <w:rsid w:val="19EBDCA0"/>
    <w:rsid w:val="1A001873"/>
    <w:rsid w:val="1A0592D1"/>
    <w:rsid w:val="1A09B11D"/>
    <w:rsid w:val="1A1F660A"/>
    <w:rsid w:val="1A4B5E7F"/>
    <w:rsid w:val="1A543797"/>
    <w:rsid w:val="1A560352"/>
    <w:rsid w:val="1A6296F3"/>
    <w:rsid w:val="1A693EA9"/>
    <w:rsid w:val="1A874CBA"/>
    <w:rsid w:val="1A8C8DC8"/>
    <w:rsid w:val="1A92F451"/>
    <w:rsid w:val="1AB8A5DC"/>
    <w:rsid w:val="1AC1DC6B"/>
    <w:rsid w:val="1AC65BFE"/>
    <w:rsid w:val="1ACB226C"/>
    <w:rsid w:val="1AE5A2D8"/>
    <w:rsid w:val="1AEF3FFC"/>
    <w:rsid w:val="1AFD8303"/>
    <w:rsid w:val="1B0677BE"/>
    <w:rsid w:val="1B1A3332"/>
    <w:rsid w:val="1B3F0C02"/>
    <w:rsid w:val="1B569578"/>
    <w:rsid w:val="1B5A0C44"/>
    <w:rsid w:val="1B658880"/>
    <w:rsid w:val="1B6C74FC"/>
    <w:rsid w:val="1B6C8172"/>
    <w:rsid w:val="1B829DF5"/>
    <w:rsid w:val="1B8B03F1"/>
    <w:rsid w:val="1B9681C6"/>
    <w:rsid w:val="1BA840AD"/>
    <w:rsid w:val="1BB3094F"/>
    <w:rsid w:val="1BDCE950"/>
    <w:rsid w:val="1BE06684"/>
    <w:rsid w:val="1BF571AE"/>
    <w:rsid w:val="1BFB37EE"/>
    <w:rsid w:val="1C09DFCD"/>
    <w:rsid w:val="1C0AD1A1"/>
    <w:rsid w:val="1C10E0B8"/>
    <w:rsid w:val="1C3C11B3"/>
    <w:rsid w:val="1C52A2EF"/>
    <w:rsid w:val="1C57E5C8"/>
    <w:rsid w:val="1C61CAA1"/>
    <w:rsid w:val="1CB85464"/>
    <w:rsid w:val="1CCB38F8"/>
    <w:rsid w:val="1CE4E2A7"/>
    <w:rsid w:val="1CF394C9"/>
    <w:rsid w:val="1CF7C4DF"/>
    <w:rsid w:val="1D17AA1A"/>
    <w:rsid w:val="1D2BA3AF"/>
    <w:rsid w:val="1D46406B"/>
    <w:rsid w:val="1D51D7F5"/>
    <w:rsid w:val="1D542DC6"/>
    <w:rsid w:val="1D5ACA61"/>
    <w:rsid w:val="1D6B43F8"/>
    <w:rsid w:val="1D6F16AE"/>
    <w:rsid w:val="1D747A06"/>
    <w:rsid w:val="1DBD23F6"/>
    <w:rsid w:val="1DBD861F"/>
    <w:rsid w:val="1DCEA625"/>
    <w:rsid w:val="1DF164BD"/>
    <w:rsid w:val="1E1EE9A5"/>
    <w:rsid w:val="1E230E5F"/>
    <w:rsid w:val="1E27D4D6"/>
    <w:rsid w:val="1E3E0090"/>
    <w:rsid w:val="1E441263"/>
    <w:rsid w:val="1E544C16"/>
    <w:rsid w:val="1E70543A"/>
    <w:rsid w:val="1E7431B8"/>
    <w:rsid w:val="1E83BEB4"/>
    <w:rsid w:val="1EB2D883"/>
    <w:rsid w:val="1EBD168E"/>
    <w:rsid w:val="1EC7A639"/>
    <w:rsid w:val="1ED1EDAF"/>
    <w:rsid w:val="1F0AE70F"/>
    <w:rsid w:val="1F0F5992"/>
    <w:rsid w:val="1F101DFA"/>
    <w:rsid w:val="1F3B69C1"/>
    <w:rsid w:val="1F5822DA"/>
    <w:rsid w:val="1F6574AC"/>
    <w:rsid w:val="1F68B5BF"/>
    <w:rsid w:val="1F6B4A7A"/>
    <w:rsid w:val="1F755455"/>
    <w:rsid w:val="1FAEA6B2"/>
    <w:rsid w:val="1FB3FCFE"/>
    <w:rsid w:val="1FDD10D0"/>
    <w:rsid w:val="1FE587B3"/>
    <w:rsid w:val="200202DC"/>
    <w:rsid w:val="200658C8"/>
    <w:rsid w:val="202C205B"/>
    <w:rsid w:val="2065C146"/>
    <w:rsid w:val="206DE63B"/>
    <w:rsid w:val="20885FE4"/>
    <w:rsid w:val="20AC3A06"/>
    <w:rsid w:val="20AE679B"/>
    <w:rsid w:val="20B39786"/>
    <w:rsid w:val="20BB9202"/>
    <w:rsid w:val="20BC5942"/>
    <w:rsid w:val="20D7CF7F"/>
    <w:rsid w:val="20D81C7F"/>
    <w:rsid w:val="2136446F"/>
    <w:rsid w:val="214A7713"/>
    <w:rsid w:val="2157F404"/>
    <w:rsid w:val="21802434"/>
    <w:rsid w:val="21909D1A"/>
    <w:rsid w:val="219295C2"/>
    <w:rsid w:val="21A7373F"/>
    <w:rsid w:val="21A75953"/>
    <w:rsid w:val="21BED859"/>
    <w:rsid w:val="21F02AB5"/>
    <w:rsid w:val="21F2DB69"/>
    <w:rsid w:val="221C130B"/>
    <w:rsid w:val="222F6406"/>
    <w:rsid w:val="2241E95E"/>
    <w:rsid w:val="2243D401"/>
    <w:rsid w:val="224F445B"/>
    <w:rsid w:val="2255F26F"/>
    <w:rsid w:val="22588765"/>
    <w:rsid w:val="225FCF52"/>
    <w:rsid w:val="2262DF87"/>
    <w:rsid w:val="22821DBB"/>
    <w:rsid w:val="22960253"/>
    <w:rsid w:val="229DDA0C"/>
    <w:rsid w:val="22A45129"/>
    <w:rsid w:val="22ADFEEF"/>
    <w:rsid w:val="22ECD0C4"/>
    <w:rsid w:val="22F2424A"/>
    <w:rsid w:val="22F9C5A0"/>
    <w:rsid w:val="2323CCBB"/>
    <w:rsid w:val="23431A2D"/>
    <w:rsid w:val="238DD25C"/>
    <w:rsid w:val="23B17876"/>
    <w:rsid w:val="23B402FE"/>
    <w:rsid w:val="23C699A6"/>
    <w:rsid w:val="23CEC856"/>
    <w:rsid w:val="23F900F5"/>
    <w:rsid w:val="23F9797F"/>
    <w:rsid w:val="23FD6D7B"/>
    <w:rsid w:val="2406DF21"/>
    <w:rsid w:val="240EDAE4"/>
    <w:rsid w:val="2416220D"/>
    <w:rsid w:val="2418029C"/>
    <w:rsid w:val="24251A83"/>
    <w:rsid w:val="2439D061"/>
    <w:rsid w:val="243EC14B"/>
    <w:rsid w:val="24415F76"/>
    <w:rsid w:val="244619C2"/>
    <w:rsid w:val="2475A994"/>
    <w:rsid w:val="248B8A2B"/>
    <w:rsid w:val="249F83B2"/>
    <w:rsid w:val="24A85B9A"/>
    <w:rsid w:val="24B99170"/>
    <w:rsid w:val="24C8E8C8"/>
    <w:rsid w:val="24D52646"/>
    <w:rsid w:val="24F2953C"/>
    <w:rsid w:val="24FEA6AE"/>
    <w:rsid w:val="250B5AF4"/>
    <w:rsid w:val="25109DB3"/>
    <w:rsid w:val="2545639B"/>
    <w:rsid w:val="255717BC"/>
    <w:rsid w:val="255CA816"/>
    <w:rsid w:val="255ED086"/>
    <w:rsid w:val="258CFB99"/>
    <w:rsid w:val="25916A5F"/>
    <w:rsid w:val="259B2573"/>
    <w:rsid w:val="259CF95B"/>
    <w:rsid w:val="259EA9CF"/>
    <w:rsid w:val="25A02113"/>
    <w:rsid w:val="25CA5B55"/>
    <w:rsid w:val="25CF137F"/>
    <w:rsid w:val="25D0858A"/>
    <w:rsid w:val="25F03886"/>
    <w:rsid w:val="25F0B0F5"/>
    <w:rsid w:val="26025BFD"/>
    <w:rsid w:val="26052E62"/>
    <w:rsid w:val="26296191"/>
    <w:rsid w:val="262C94FF"/>
    <w:rsid w:val="26472B8B"/>
    <w:rsid w:val="2659CBCD"/>
    <w:rsid w:val="265B10FF"/>
    <w:rsid w:val="2663EB77"/>
    <w:rsid w:val="2680D032"/>
    <w:rsid w:val="2689311B"/>
    <w:rsid w:val="268B605C"/>
    <w:rsid w:val="26A64FEB"/>
    <w:rsid w:val="26AC6E14"/>
    <w:rsid w:val="26AFC114"/>
    <w:rsid w:val="26BBE778"/>
    <w:rsid w:val="26D71585"/>
    <w:rsid w:val="272304C1"/>
    <w:rsid w:val="272D7D74"/>
    <w:rsid w:val="274250B4"/>
    <w:rsid w:val="274370F3"/>
    <w:rsid w:val="276DC06C"/>
    <w:rsid w:val="2774A35F"/>
    <w:rsid w:val="2789AAE1"/>
    <w:rsid w:val="278C00CD"/>
    <w:rsid w:val="27A1D637"/>
    <w:rsid w:val="27A57D8D"/>
    <w:rsid w:val="27B09B2D"/>
    <w:rsid w:val="27BC67D7"/>
    <w:rsid w:val="27E408CC"/>
    <w:rsid w:val="27F2049F"/>
    <w:rsid w:val="27F23724"/>
    <w:rsid w:val="281C3F89"/>
    <w:rsid w:val="2837F832"/>
    <w:rsid w:val="2842FBB6"/>
    <w:rsid w:val="284F2C72"/>
    <w:rsid w:val="285C11C2"/>
    <w:rsid w:val="285F70DA"/>
    <w:rsid w:val="2860D579"/>
    <w:rsid w:val="286479E9"/>
    <w:rsid w:val="286B5D4D"/>
    <w:rsid w:val="2886F63C"/>
    <w:rsid w:val="288EF1AE"/>
    <w:rsid w:val="28969D14"/>
    <w:rsid w:val="289A15E7"/>
    <w:rsid w:val="28A9102E"/>
    <w:rsid w:val="28B18FE8"/>
    <w:rsid w:val="28BB6F39"/>
    <w:rsid w:val="28C6E224"/>
    <w:rsid w:val="28D2C6B0"/>
    <w:rsid w:val="28D3734D"/>
    <w:rsid w:val="28E03D27"/>
    <w:rsid w:val="29076D58"/>
    <w:rsid w:val="2908264C"/>
    <w:rsid w:val="2908FE07"/>
    <w:rsid w:val="2908FE1A"/>
    <w:rsid w:val="2912BBAA"/>
    <w:rsid w:val="2917CECE"/>
    <w:rsid w:val="29216A73"/>
    <w:rsid w:val="2931D0D0"/>
    <w:rsid w:val="29390017"/>
    <w:rsid w:val="2944503C"/>
    <w:rsid w:val="296EC7C3"/>
    <w:rsid w:val="296FB1AA"/>
    <w:rsid w:val="29733608"/>
    <w:rsid w:val="298A5975"/>
    <w:rsid w:val="298B5128"/>
    <w:rsid w:val="299F6620"/>
    <w:rsid w:val="29B524DC"/>
    <w:rsid w:val="29DC08B9"/>
    <w:rsid w:val="29DEDDAD"/>
    <w:rsid w:val="29E174D9"/>
    <w:rsid w:val="29E592B7"/>
    <w:rsid w:val="29EAE767"/>
    <w:rsid w:val="2A0565A7"/>
    <w:rsid w:val="2A0583EC"/>
    <w:rsid w:val="2A0FC587"/>
    <w:rsid w:val="2A1A06B4"/>
    <w:rsid w:val="2A24FBFB"/>
    <w:rsid w:val="2A257C49"/>
    <w:rsid w:val="2A27D160"/>
    <w:rsid w:val="2A3B8E2E"/>
    <w:rsid w:val="2A6E8BA3"/>
    <w:rsid w:val="2A73C492"/>
    <w:rsid w:val="2A971697"/>
    <w:rsid w:val="2A983736"/>
    <w:rsid w:val="2ACEE3EE"/>
    <w:rsid w:val="2ADE0A00"/>
    <w:rsid w:val="2AE22D2E"/>
    <w:rsid w:val="2AF9009D"/>
    <w:rsid w:val="2AF981A7"/>
    <w:rsid w:val="2AFAD564"/>
    <w:rsid w:val="2AFE1BD3"/>
    <w:rsid w:val="2B12CBF9"/>
    <w:rsid w:val="2B25BC80"/>
    <w:rsid w:val="2B28F300"/>
    <w:rsid w:val="2B2B8340"/>
    <w:rsid w:val="2B39AACD"/>
    <w:rsid w:val="2B3DF6ED"/>
    <w:rsid w:val="2B4A1675"/>
    <w:rsid w:val="2B55A64C"/>
    <w:rsid w:val="2B58FB08"/>
    <w:rsid w:val="2B706139"/>
    <w:rsid w:val="2B7907C4"/>
    <w:rsid w:val="2BB7169B"/>
    <w:rsid w:val="2BD1ABE1"/>
    <w:rsid w:val="2C00ABE3"/>
    <w:rsid w:val="2C1D4E8A"/>
    <w:rsid w:val="2C2A12F8"/>
    <w:rsid w:val="2C3FC70E"/>
    <w:rsid w:val="2C5C78D4"/>
    <w:rsid w:val="2CBF8F93"/>
    <w:rsid w:val="2CC1FA37"/>
    <w:rsid w:val="2CD88BE1"/>
    <w:rsid w:val="2D15E663"/>
    <w:rsid w:val="2D1C6C96"/>
    <w:rsid w:val="2D2697DD"/>
    <w:rsid w:val="2D32EE0E"/>
    <w:rsid w:val="2D44DEEA"/>
    <w:rsid w:val="2DA56618"/>
    <w:rsid w:val="2DC41EBB"/>
    <w:rsid w:val="2DFC169F"/>
    <w:rsid w:val="2E084838"/>
    <w:rsid w:val="2E21EB51"/>
    <w:rsid w:val="2E4F308A"/>
    <w:rsid w:val="2E565668"/>
    <w:rsid w:val="2E6ACBF7"/>
    <w:rsid w:val="2E98DFEB"/>
    <w:rsid w:val="2E9E579C"/>
    <w:rsid w:val="2EBA2AC0"/>
    <w:rsid w:val="2ECD9464"/>
    <w:rsid w:val="2ECE4F50"/>
    <w:rsid w:val="2ED1A814"/>
    <w:rsid w:val="2EF67229"/>
    <w:rsid w:val="2EF9DB3C"/>
    <w:rsid w:val="2F04B6AB"/>
    <w:rsid w:val="2F068070"/>
    <w:rsid w:val="2F1DEBBB"/>
    <w:rsid w:val="2F21E850"/>
    <w:rsid w:val="2F2372B2"/>
    <w:rsid w:val="2F2C6D95"/>
    <w:rsid w:val="2F7507D5"/>
    <w:rsid w:val="2F80238A"/>
    <w:rsid w:val="2FAE245F"/>
    <w:rsid w:val="2FCAEF7F"/>
    <w:rsid w:val="2FFD8A31"/>
    <w:rsid w:val="301A6AC5"/>
    <w:rsid w:val="3025D6DA"/>
    <w:rsid w:val="30295B84"/>
    <w:rsid w:val="3049A483"/>
    <w:rsid w:val="3069EEDD"/>
    <w:rsid w:val="307663E2"/>
    <w:rsid w:val="307B7DC3"/>
    <w:rsid w:val="308AE3C3"/>
    <w:rsid w:val="308DA071"/>
    <w:rsid w:val="309CEB87"/>
    <w:rsid w:val="30A9D25B"/>
    <w:rsid w:val="30BEF6F5"/>
    <w:rsid w:val="30E85479"/>
    <w:rsid w:val="3113DA6B"/>
    <w:rsid w:val="312458AA"/>
    <w:rsid w:val="312B33A0"/>
    <w:rsid w:val="3136D438"/>
    <w:rsid w:val="313BA73B"/>
    <w:rsid w:val="315522B2"/>
    <w:rsid w:val="315A2E78"/>
    <w:rsid w:val="3170CBB0"/>
    <w:rsid w:val="3170D819"/>
    <w:rsid w:val="317C42FD"/>
    <w:rsid w:val="31B38FF5"/>
    <w:rsid w:val="31B957F9"/>
    <w:rsid w:val="31BA7240"/>
    <w:rsid w:val="31BEEBC1"/>
    <w:rsid w:val="31C57568"/>
    <w:rsid w:val="31DC44C6"/>
    <w:rsid w:val="31F8261E"/>
    <w:rsid w:val="32029EF0"/>
    <w:rsid w:val="321D380A"/>
    <w:rsid w:val="321EF693"/>
    <w:rsid w:val="322150F9"/>
    <w:rsid w:val="3227C4B2"/>
    <w:rsid w:val="322A3590"/>
    <w:rsid w:val="3232C0F4"/>
    <w:rsid w:val="3235118D"/>
    <w:rsid w:val="32359381"/>
    <w:rsid w:val="324516D9"/>
    <w:rsid w:val="324C0B54"/>
    <w:rsid w:val="32532F23"/>
    <w:rsid w:val="32602C3B"/>
    <w:rsid w:val="32656B00"/>
    <w:rsid w:val="32A7A4D5"/>
    <w:rsid w:val="32A92D54"/>
    <w:rsid w:val="32CBD8F5"/>
    <w:rsid w:val="32EB632E"/>
    <w:rsid w:val="32EEBC3C"/>
    <w:rsid w:val="32EF7FF1"/>
    <w:rsid w:val="330FE752"/>
    <w:rsid w:val="3315B25C"/>
    <w:rsid w:val="332002EB"/>
    <w:rsid w:val="332C9841"/>
    <w:rsid w:val="334D65F1"/>
    <w:rsid w:val="33675FD6"/>
    <w:rsid w:val="3369B73B"/>
    <w:rsid w:val="3373A0D9"/>
    <w:rsid w:val="337501C1"/>
    <w:rsid w:val="337563B1"/>
    <w:rsid w:val="337A670A"/>
    <w:rsid w:val="3387D7CE"/>
    <w:rsid w:val="339067DD"/>
    <w:rsid w:val="339D92D7"/>
    <w:rsid w:val="33B0C1D2"/>
    <w:rsid w:val="33C2638D"/>
    <w:rsid w:val="33C39513"/>
    <w:rsid w:val="33CABE8E"/>
    <w:rsid w:val="33F45E56"/>
    <w:rsid w:val="33FF75A3"/>
    <w:rsid w:val="3413F392"/>
    <w:rsid w:val="341708D4"/>
    <w:rsid w:val="3419F0D5"/>
    <w:rsid w:val="341A7502"/>
    <w:rsid w:val="3423DB62"/>
    <w:rsid w:val="3427E9EE"/>
    <w:rsid w:val="3428D284"/>
    <w:rsid w:val="3451EAEB"/>
    <w:rsid w:val="345A8D4E"/>
    <w:rsid w:val="345E4A71"/>
    <w:rsid w:val="346ABD13"/>
    <w:rsid w:val="346EDE4B"/>
    <w:rsid w:val="3472B23E"/>
    <w:rsid w:val="3477EC87"/>
    <w:rsid w:val="347CAB58"/>
    <w:rsid w:val="3480BD73"/>
    <w:rsid w:val="3488EA20"/>
    <w:rsid w:val="34A59271"/>
    <w:rsid w:val="34AE364B"/>
    <w:rsid w:val="34BB05B5"/>
    <w:rsid w:val="34DF6449"/>
    <w:rsid w:val="350485F0"/>
    <w:rsid w:val="351DFFF8"/>
    <w:rsid w:val="352C383E"/>
    <w:rsid w:val="35464F6B"/>
    <w:rsid w:val="355B8A6B"/>
    <w:rsid w:val="359860C5"/>
    <w:rsid w:val="359AAB5B"/>
    <w:rsid w:val="35BC95AF"/>
    <w:rsid w:val="35C0EE06"/>
    <w:rsid w:val="35E6A954"/>
    <w:rsid w:val="35F07C9E"/>
    <w:rsid w:val="36038CEF"/>
    <w:rsid w:val="36237C82"/>
    <w:rsid w:val="3624A734"/>
    <w:rsid w:val="36272785"/>
    <w:rsid w:val="362C30A4"/>
    <w:rsid w:val="363F0C46"/>
    <w:rsid w:val="364A6C81"/>
    <w:rsid w:val="36879C54"/>
    <w:rsid w:val="36B7C037"/>
    <w:rsid w:val="36D2E886"/>
    <w:rsid w:val="36D32C7E"/>
    <w:rsid w:val="36E8C5A4"/>
    <w:rsid w:val="36F353D0"/>
    <w:rsid w:val="36FD0718"/>
    <w:rsid w:val="371913DF"/>
    <w:rsid w:val="371EF0E1"/>
    <w:rsid w:val="3723AC71"/>
    <w:rsid w:val="373AD37C"/>
    <w:rsid w:val="373B9F97"/>
    <w:rsid w:val="375F8DBD"/>
    <w:rsid w:val="379CB847"/>
    <w:rsid w:val="37B6317E"/>
    <w:rsid w:val="37C8AECF"/>
    <w:rsid w:val="37CDBC3C"/>
    <w:rsid w:val="37D1AFD6"/>
    <w:rsid w:val="37E552CB"/>
    <w:rsid w:val="381B91E6"/>
    <w:rsid w:val="383B25A8"/>
    <w:rsid w:val="3847E4A9"/>
    <w:rsid w:val="38480AAE"/>
    <w:rsid w:val="38485E7B"/>
    <w:rsid w:val="384D0FB8"/>
    <w:rsid w:val="384E3CF0"/>
    <w:rsid w:val="38564341"/>
    <w:rsid w:val="38635D1C"/>
    <w:rsid w:val="3863FDC6"/>
    <w:rsid w:val="3888CA31"/>
    <w:rsid w:val="3895C468"/>
    <w:rsid w:val="38AA7D62"/>
    <w:rsid w:val="38B25A28"/>
    <w:rsid w:val="38C157CB"/>
    <w:rsid w:val="38C1E15A"/>
    <w:rsid w:val="3901118C"/>
    <w:rsid w:val="39045693"/>
    <w:rsid w:val="3953494B"/>
    <w:rsid w:val="39546E00"/>
    <w:rsid w:val="3956A425"/>
    <w:rsid w:val="397DD5A2"/>
    <w:rsid w:val="3980322A"/>
    <w:rsid w:val="398F4268"/>
    <w:rsid w:val="39C51871"/>
    <w:rsid w:val="39CC5764"/>
    <w:rsid w:val="39D0FB7A"/>
    <w:rsid w:val="39DB7E73"/>
    <w:rsid w:val="39F4D3E7"/>
    <w:rsid w:val="39F95339"/>
    <w:rsid w:val="39FD6120"/>
    <w:rsid w:val="3A18E214"/>
    <w:rsid w:val="3A1C24F3"/>
    <w:rsid w:val="3A1F1C79"/>
    <w:rsid w:val="3A4DC9FF"/>
    <w:rsid w:val="3A50200D"/>
    <w:rsid w:val="3A530EC2"/>
    <w:rsid w:val="3A57ECD5"/>
    <w:rsid w:val="3A5B38DE"/>
    <w:rsid w:val="3A5C6E13"/>
    <w:rsid w:val="3A5D7F09"/>
    <w:rsid w:val="3A8B5554"/>
    <w:rsid w:val="3A9C6A5F"/>
    <w:rsid w:val="3AA6B0FA"/>
    <w:rsid w:val="3AAA241C"/>
    <w:rsid w:val="3AB96613"/>
    <w:rsid w:val="3ABFF42F"/>
    <w:rsid w:val="3AC3A3E3"/>
    <w:rsid w:val="3AD777FD"/>
    <w:rsid w:val="3AE59781"/>
    <w:rsid w:val="3AE9C23A"/>
    <w:rsid w:val="3AF6424C"/>
    <w:rsid w:val="3AFC3BF5"/>
    <w:rsid w:val="3B0FB97D"/>
    <w:rsid w:val="3B1E7A68"/>
    <w:rsid w:val="3B212A88"/>
    <w:rsid w:val="3B386228"/>
    <w:rsid w:val="3B4F55DE"/>
    <w:rsid w:val="3B6827C5"/>
    <w:rsid w:val="3B7B771C"/>
    <w:rsid w:val="3B7C98C2"/>
    <w:rsid w:val="3B7F6018"/>
    <w:rsid w:val="3B964FA5"/>
    <w:rsid w:val="3B9719EE"/>
    <w:rsid w:val="3BDAB3AB"/>
    <w:rsid w:val="3BE3807B"/>
    <w:rsid w:val="3BED9114"/>
    <w:rsid w:val="3BFB2987"/>
    <w:rsid w:val="3BFF11A7"/>
    <w:rsid w:val="3C01F48F"/>
    <w:rsid w:val="3C06BFF6"/>
    <w:rsid w:val="3C09F046"/>
    <w:rsid w:val="3C130875"/>
    <w:rsid w:val="3C151ACE"/>
    <w:rsid w:val="3C152DEE"/>
    <w:rsid w:val="3C185151"/>
    <w:rsid w:val="3C3D0FCF"/>
    <w:rsid w:val="3C4B6BC4"/>
    <w:rsid w:val="3C4FF943"/>
    <w:rsid w:val="3C5AB366"/>
    <w:rsid w:val="3C621C55"/>
    <w:rsid w:val="3C6E7A71"/>
    <w:rsid w:val="3C7AD4FF"/>
    <w:rsid w:val="3C847080"/>
    <w:rsid w:val="3C92C760"/>
    <w:rsid w:val="3C96E4C2"/>
    <w:rsid w:val="3CA4FAC8"/>
    <w:rsid w:val="3CB41D20"/>
    <w:rsid w:val="3CBC7D26"/>
    <w:rsid w:val="3CD038BA"/>
    <w:rsid w:val="3CD08AE6"/>
    <w:rsid w:val="3CDC0945"/>
    <w:rsid w:val="3D00A2CA"/>
    <w:rsid w:val="3D195740"/>
    <w:rsid w:val="3D1A831F"/>
    <w:rsid w:val="3D1C38E6"/>
    <w:rsid w:val="3D2F4988"/>
    <w:rsid w:val="3D4651F4"/>
    <w:rsid w:val="3D6BDA7D"/>
    <w:rsid w:val="3D8F4B6D"/>
    <w:rsid w:val="3D9FFB3C"/>
    <w:rsid w:val="3DB671E1"/>
    <w:rsid w:val="3DBB10E3"/>
    <w:rsid w:val="3DC8C707"/>
    <w:rsid w:val="3DCB797A"/>
    <w:rsid w:val="3DE4F9E6"/>
    <w:rsid w:val="3DE67F3B"/>
    <w:rsid w:val="3DEAE3FC"/>
    <w:rsid w:val="3E01C95D"/>
    <w:rsid w:val="3E1125DE"/>
    <w:rsid w:val="3E17EBE5"/>
    <w:rsid w:val="3E1A9DE4"/>
    <w:rsid w:val="3E49F055"/>
    <w:rsid w:val="3E5D1910"/>
    <w:rsid w:val="3E6A3F0E"/>
    <w:rsid w:val="3E852939"/>
    <w:rsid w:val="3E85A59D"/>
    <w:rsid w:val="3E96A1D5"/>
    <w:rsid w:val="3E9E951E"/>
    <w:rsid w:val="3E9FC887"/>
    <w:rsid w:val="3EAD6E59"/>
    <w:rsid w:val="3EB0AB80"/>
    <w:rsid w:val="3ECB19E9"/>
    <w:rsid w:val="3ED98306"/>
    <w:rsid w:val="3EEED544"/>
    <w:rsid w:val="3F12DD9E"/>
    <w:rsid w:val="3F1B3343"/>
    <w:rsid w:val="3F27E27B"/>
    <w:rsid w:val="3F2AA6C3"/>
    <w:rsid w:val="3F2AB83E"/>
    <w:rsid w:val="3F32F5F0"/>
    <w:rsid w:val="3F3BAB19"/>
    <w:rsid w:val="3F6E2C37"/>
    <w:rsid w:val="3F6EF16A"/>
    <w:rsid w:val="3F86C679"/>
    <w:rsid w:val="3FA12FDE"/>
    <w:rsid w:val="3FB9E870"/>
    <w:rsid w:val="3FC14363"/>
    <w:rsid w:val="3FC47218"/>
    <w:rsid w:val="3FC8B218"/>
    <w:rsid w:val="3FDB9552"/>
    <w:rsid w:val="402280C2"/>
    <w:rsid w:val="4029FD12"/>
    <w:rsid w:val="4032A0B5"/>
    <w:rsid w:val="403C76CC"/>
    <w:rsid w:val="404DDD60"/>
    <w:rsid w:val="4058187A"/>
    <w:rsid w:val="40591E90"/>
    <w:rsid w:val="406294B2"/>
    <w:rsid w:val="40A1F8E4"/>
    <w:rsid w:val="40C7F064"/>
    <w:rsid w:val="40DBE3ED"/>
    <w:rsid w:val="40DF53A1"/>
    <w:rsid w:val="40DFBAC0"/>
    <w:rsid w:val="40F83398"/>
    <w:rsid w:val="41149ED7"/>
    <w:rsid w:val="4121D111"/>
    <w:rsid w:val="412BF9FB"/>
    <w:rsid w:val="41315FA7"/>
    <w:rsid w:val="41317C06"/>
    <w:rsid w:val="413589B8"/>
    <w:rsid w:val="413C69AE"/>
    <w:rsid w:val="41404505"/>
    <w:rsid w:val="4141E3C3"/>
    <w:rsid w:val="4142D13F"/>
    <w:rsid w:val="414AA0E1"/>
    <w:rsid w:val="415652E8"/>
    <w:rsid w:val="417B3731"/>
    <w:rsid w:val="4180FFAF"/>
    <w:rsid w:val="41815B6D"/>
    <w:rsid w:val="4187C0EC"/>
    <w:rsid w:val="4196E002"/>
    <w:rsid w:val="41B7F733"/>
    <w:rsid w:val="421730C0"/>
    <w:rsid w:val="421BBB55"/>
    <w:rsid w:val="422932B5"/>
    <w:rsid w:val="422D42E9"/>
    <w:rsid w:val="4230B315"/>
    <w:rsid w:val="4254AA43"/>
    <w:rsid w:val="4265F4D1"/>
    <w:rsid w:val="4268E92B"/>
    <w:rsid w:val="426CDAF9"/>
    <w:rsid w:val="426EEC99"/>
    <w:rsid w:val="4276B590"/>
    <w:rsid w:val="42975F56"/>
    <w:rsid w:val="42B4BFB9"/>
    <w:rsid w:val="42B4E7FA"/>
    <w:rsid w:val="42C03F00"/>
    <w:rsid w:val="42CAB9E7"/>
    <w:rsid w:val="42CBFC72"/>
    <w:rsid w:val="42CD0505"/>
    <w:rsid w:val="42D2536C"/>
    <w:rsid w:val="42D3CA87"/>
    <w:rsid w:val="42FD10AE"/>
    <w:rsid w:val="432DCF2D"/>
    <w:rsid w:val="4332E9B3"/>
    <w:rsid w:val="43389C1E"/>
    <w:rsid w:val="433E7CFA"/>
    <w:rsid w:val="434B36F6"/>
    <w:rsid w:val="434EE00A"/>
    <w:rsid w:val="43534A3F"/>
    <w:rsid w:val="435E6DFD"/>
    <w:rsid w:val="4396DB5E"/>
    <w:rsid w:val="439C2A98"/>
    <w:rsid w:val="439EC21F"/>
    <w:rsid w:val="43A03CD8"/>
    <w:rsid w:val="43AA9330"/>
    <w:rsid w:val="43ACF2CF"/>
    <w:rsid w:val="43CF1463"/>
    <w:rsid w:val="43D3F508"/>
    <w:rsid w:val="43DBDD28"/>
    <w:rsid w:val="43DD3DE9"/>
    <w:rsid w:val="43E60D63"/>
    <w:rsid w:val="43FE3E27"/>
    <w:rsid w:val="440BBFB1"/>
    <w:rsid w:val="443E791E"/>
    <w:rsid w:val="4464DC0D"/>
    <w:rsid w:val="446E0424"/>
    <w:rsid w:val="44725FC3"/>
    <w:rsid w:val="4474562F"/>
    <w:rsid w:val="449A8F5B"/>
    <w:rsid w:val="44D6BDF7"/>
    <w:rsid w:val="44EE8768"/>
    <w:rsid w:val="4511341F"/>
    <w:rsid w:val="4515A485"/>
    <w:rsid w:val="451DBA12"/>
    <w:rsid w:val="451DDA4F"/>
    <w:rsid w:val="4530DD52"/>
    <w:rsid w:val="4536A5DA"/>
    <w:rsid w:val="453DE87C"/>
    <w:rsid w:val="456DD991"/>
    <w:rsid w:val="4575CC9E"/>
    <w:rsid w:val="45A9EA8E"/>
    <w:rsid w:val="45C59F79"/>
    <w:rsid w:val="4611F4B0"/>
    <w:rsid w:val="46163304"/>
    <w:rsid w:val="46275C78"/>
    <w:rsid w:val="46367A0B"/>
    <w:rsid w:val="4663C041"/>
    <w:rsid w:val="466842F0"/>
    <w:rsid w:val="46694AF1"/>
    <w:rsid w:val="467B74D6"/>
    <w:rsid w:val="468B7705"/>
    <w:rsid w:val="468C6DAA"/>
    <w:rsid w:val="46AE4499"/>
    <w:rsid w:val="46DC5F07"/>
    <w:rsid w:val="47034B9D"/>
    <w:rsid w:val="470E4F03"/>
    <w:rsid w:val="471BD017"/>
    <w:rsid w:val="47455B01"/>
    <w:rsid w:val="475F870A"/>
    <w:rsid w:val="476B2DC8"/>
    <w:rsid w:val="477BF131"/>
    <w:rsid w:val="47821E7F"/>
    <w:rsid w:val="47BBA770"/>
    <w:rsid w:val="47D19BB1"/>
    <w:rsid w:val="47E32616"/>
    <w:rsid w:val="47E87343"/>
    <w:rsid w:val="47F8A75B"/>
    <w:rsid w:val="47FADB4D"/>
    <w:rsid w:val="4806CE5A"/>
    <w:rsid w:val="4806EDD5"/>
    <w:rsid w:val="480B404C"/>
    <w:rsid w:val="480E9B8A"/>
    <w:rsid w:val="481E8B2E"/>
    <w:rsid w:val="4828D79E"/>
    <w:rsid w:val="48383E19"/>
    <w:rsid w:val="48406EF5"/>
    <w:rsid w:val="4846BB05"/>
    <w:rsid w:val="4852C177"/>
    <w:rsid w:val="48769331"/>
    <w:rsid w:val="48884E66"/>
    <w:rsid w:val="489C376D"/>
    <w:rsid w:val="48AFEDDF"/>
    <w:rsid w:val="48B48701"/>
    <w:rsid w:val="48BEB7B0"/>
    <w:rsid w:val="48C53843"/>
    <w:rsid w:val="48D89A1B"/>
    <w:rsid w:val="48F9F253"/>
    <w:rsid w:val="490C59F1"/>
    <w:rsid w:val="490D7EF3"/>
    <w:rsid w:val="49119574"/>
    <w:rsid w:val="491E4E66"/>
    <w:rsid w:val="492F4A33"/>
    <w:rsid w:val="49904A5D"/>
    <w:rsid w:val="4995232B"/>
    <w:rsid w:val="49A11B08"/>
    <w:rsid w:val="49AADD4F"/>
    <w:rsid w:val="49CEBFDC"/>
    <w:rsid w:val="49DE2334"/>
    <w:rsid w:val="49DE3A58"/>
    <w:rsid w:val="49F1032E"/>
    <w:rsid w:val="49FFAE92"/>
    <w:rsid w:val="4A0D1AD0"/>
    <w:rsid w:val="4A135543"/>
    <w:rsid w:val="4A14D664"/>
    <w:rsid w:val="4A1C4C23"/>
    <w:rsid w:val="4A28CE6A"/>
    <w:rsid w:val="4A340D94"/>
    <w:rsid w:val="4A41C8F5"/>
    <w:rsid w:val="4A4A8884"/>
    <w:rsid w:val="4A5DB9C2"/>
    <w:rsid w:val="4A632274"/>
    <w:rsid w:val="4A6D74A9"/>
    <w:rsid w:val="4A842B59"/>
    <w:rsid w:val="4A924DAB"/>
    <w:rsid w:val="4A99109C"/>
    <w:rsid w:val="4A999B34"/>
    <w:rsid w:val="4A9C30E2"/>
    <w:rsid w:val="4AA3564B"/>
    <w:rsid w:val="4AB2078D"/>
    <w:rsid w:val="4AB902C1"/>
    <w:rsid w:val="4AF5FC66"/>
    <w:rsid w:val="4AFE54C3"/>
    <w:rsid w:val="4B23157A"/>
    <w:rsid w:val="4B29F583"/>
    <w:rsid w:val="4B2A0320"/>
    <w:rsid w:val="4B301D7D"/>
    <w:rsid w:val="4B53A75B"/>
    <w:rsid w:val="4B619003"/>
    <w:rsid w:val="4B87AC6B"/>
    <w:rsid w:val="4BBD3782"/>
    <w:rsid w:val="4BD72B0A"/>
    <w:rsid w:val="4BE15EBA"/>
    <w:rsid w:val="4C19431B"/>
    <w:rsid w:val="4C1FFBBA"/>
    <w:rsid w:val="4C29B771"/>
    <w:rsid w:val="4C34DB33"/>
    <w:rsid w:val="4C3580E6"/>
    <w:rsid w:val="4C4C7884"/>
    <w:rsid w:val="4C5068E8"/>
    <w:rsid w:val="4C6FB676"/>
    <w:rsid w:val="4C833BAB"/>
    <w:rsid w:val="4C88CE02"/>
    <w:rsid w:val="4C8A5450"/>
    <w:rsid w:val="4C9B02BC"/>
    <w:rsid w:val="4CAA4102"/>
    <w:rsid w:val="4CAD54E6"/>
    <w:rsid w:val="4CBB572F"/>
    <w:rsid w:val="4CBF50F1"/>
    <w:rsid w:val="4CC04A2C"/>
    <w:rsid w:val="4CC54141"/>
    <w:rsid w:val="4CE1E699"/>
    <w:rsid w:val="4D00C2AD"/>
    <w:rsid w:val="4D0F7B93"/>
    <w:rsid w:val="4D132D06"/>
    <w:rsid w:val="4D2B88F6"/>
    <w:rsid w:val="4D337339"/>
    <w:rsid w:val="4D445455"/>
    <w:rsid w:val="4D5E736F"/>
    <w:rsid w:val="4D606F2C"/>
    <w:rsid w:val="4D698E81"/>
    <w:rsid w:val="4D6F604C"/>
    <w:rsid w:val="4D791BD5"/>
    <w:rsid w:val="4D7C7ABA"/>
    <w:rsid w:val="4D82D10D"/>
    <w:rsid w:val="4D83A3A7"/>
    <w:rsid w:val="4D9D2817"/>
    <w:rsid w:val="4DA3F931"/>
    <w:rsid w:val="4DB19785"/>
    <w:rsid w:val="4DEFF396"/>
    <w:rsid w:val="4DF4B686"/>
    <w:rsid w:val="4E197D48"/>
    <w:rsid w:val="4E1F0C0C"/>
    <w:rsid w:val="4E4AF836"/>
    <w:rsid w:val="4E4BF45E"/>
    <w:rsid w:val="4E5357EC"/>
    <w:rsid w:val="4E56747D"/>
    <w:rsid w:val="4E5FAEF8"/>
    <w:rsid w:val="4E81ACB8"/>
    <w:rsid w:val="4E9E8EFF"/>
    <w:rsid w:val="4E9EB8B6"/>
    <w:rsid w:val="4EB70477"/>
    <w:rsid w:val="4ECA3610"/>
    <w:rsid w:val="4EE2C738"/>
    <w:rsid w:val="4EE91998"/>
    <w:rsid w:val="4EE99E92"/>
    <w:rsid w:val="4F1EA16E"/>
    <w:rsid w:val="4F39BCA8"/>
    <w:rsid w:val="4F3C04F0"/>
    <w:rsid w:val="4F42017C"/>
    <w:rsid w:val="4F4D0DA3"/>
    <w:rsid w:val="4F4D986C"/>
    <w:rsid w:val="4F535962"/>
    <w:rsid w:val="4F9C7FFA"/>
    <w:rsid w:val="4FE581A5"/>
    <w:rsid w:val="4FED6995"/>
    <w:rsid w:val="4FFAAE1F"/>
    <w:rsid w:val="500F288D"/>
    <w:rsid w:val="502BBB16"/>
    <w:rsid w:val="503198B0"/>
    <w:rsid w:val="5058025F"/>
    <w:rsid w:val="506E4328"/>
    <w:rsid w:val="50CD15C2"/>
    <w:rsid w:val="50F5C7C0"/>
    <w:rsid w:val="50FE7100"/>
    <w:rsid w:val="510DCC64"/>
    <w:rsid w:val="5132F1C2"/>
    <w:rsid w:val="5142E241"/>
    <w:rsid w:val="517531BD"/>
    <w:rsid w:val="518939F6"/>
    <w:rsid w:val="519B81C2"/>
    <w:rsid w:val="51B69187"/>
    <w:rsid w:val="51B7E5BA"/>
    <w:rsid w:val="51CCF71A"/>
    <w:rsid w:val="51D62FC1"/>
    <w:rsid w:val="51D96C1E"/>
    <w:rsid w:val="51EC433C"/>
    <w:rsid w:val="52025B03"/>
    <w:rsid w:val="520EB136"/>
    <w:rsid w:val="5217C6C3"/>
    <w:rsid w:val="5220A926"/>
    <w:rsid w:val="522D58DB"/>
    <w:rsid w:val="5234CD1A"/>
    <w:rsid w:val="523780D3"/>
    <w:rsid w:val="523EF52D"/>
    <w:rsid w:val="52694624"/>
    <w:rsid w:val="5270982C"/>
    <w:rsid w:val="527B7F51"/>
    <w:rsid w:val="5286996E"/>
    <w:rsid w:val="52869DA5"/>
    <w:rsid w:val="52921BE4"/>
    <w:rsid w:val="52967ED4"/>
    <w:rsid w:val="52AFB10C"/>
    <w:rsid w:val="52B19447"/>
    <w:rsid w:val="52B22C7D"/>
    <w:rsid w:val="52C8FBEB"/>
    <w:rsid w:val="52CE227D"/>
    <w:rsid w:val="52DEB2A2"/>
    <w:rsid w:val="52EA90A8"/>
    <w:rsid w:val="5309A541"/>
    <w:rsid w:val="53131FBF"/>
    <w:rsid w:val="532134B9"/>
    <w:rsid w:val="534B78D9"/>
    <w:rsid w:val="5358115A"/>
    <w:rsid w:val="539CC431"/>
    <w:rsid w:val="53B64A0A"/>
    <w:rsid w:val="53C21C39"/>
    <w:rsid w:val="53C21C3B"/>
    <w:rsid w:val="53C29562"/>
    <w:rsid w:val="53D5D3B1"/>
    <w:rsid w:val="53EA3A0B"/>
    <w:rsid w:val="53EA72FE"/>
    <w:rsid w:val="53EBF5A6"/>
    <w:rsid w:val="53FA979E"/>
    <w:rsid w:val="5432F764"/>
    <w:rsid w:val="5437B5EA"/>
    <w:rsid w:val="544B816D"/>
    <w:rsid w:val="545556B5"/>
    <w:rsid w:val="54632C88"/>
    <w:rsid w:val="54847D49"/>
    <w:rsid w:val="548C2DE5"/>
    <w:rsid w:val="54943586"/>
    <w:rsid w:val="54AE8B8A"/>
    <w:rsid w:val="54B6139D"/>
    <w:rsid w:val="54BD6082"/>
    <w:rsid w:val="54C0DAB8"/>
    <w:rsid w:val="54DEF072"/>
    <w:rsid w:val="55014799"/>
    <w:rsid w:val="55156347"/>
    <w:rsid w:val="551C8662"/>
    <w:rsid w:val="5530AB1B"/>
    <w:rsid w:val="554E253D"/>
    <w:rsid w:val="555E9DE7"/>
    <w:rsid w:val="5560C7F9"/>
    <w:rsid w:val="557F592B"/>
    <w:rsid w:val="558579BB"/>
    <w:rsid w:val="55910F78"/>
    <w:rsid w:val="559D86D4"/>
    <w:rsid w:val="55B872BF"/>
    <w:rsid w:val="55D15220"/>
    <w:rsid w:val="5619C895"/>
    <w:rsid w:val="561EBDBE"/>
    <w:rsid w:val="561F5BC0"/>
    <w:rsid w:val="5629C8EB"/>
    <w:rsid w:val="562C28C5"/>
    <w:rsid w:val="563401F0"/>
    <w:rsid w:val="56558F9E"/>
    <w:rsid w:val="56687C0C"/>
    <w:rsid w:val="566EF007"/>
    <w:rsid w:val="567B8EFD"/>
    <w:rsid w:val="5681D935"/>
    <w:rsid w:val="56958FFC"/>
    <w:rsid w:val="56B861AA"/>
    <w:rsid w:val="56BE0FB9"/>
    <w:rsid w:val="56E3AD30"/>
    <w:rsid w:val="570189E6"/>
    <w:rsid w:val="570C2260"/>
    <w:rsid w:val="5716BBE9"/>
    <w:rsid w:val="5724F011"/>
    <w:rsid w:val="5727E9EE"/>
    <w:rsid w:val="572AE200"/>
    <w:rsid w:val="572C4EDF"/>
    <w:rsid w:val="573DAA1A"/>
    <w:rsid w:val="573FC72E"/>
    <w:rsid w:val="57426491"/>
    <w:rsid w:val="57439D09"/>
    <w:rsid w:val="574FB790"/>
    <w:rsid w:val="5766BDB7"/>
    <w:rsid w:val="5797900A"/>
    <w:rsid w:val="57984370"/>
    <w:rsid w:val="57AE2F73"/>
    <w:rsid w:val="57B3A9A0"/>
    <w:rsid w:val="57BC2E8F"/>
    <w:rsid w:val="57CF7F54"/>
    <w:rsid w:val="57F77E62"/>
    <w:rsid w:val="57F87B7A"/>
    <w:rsid w:val="58037867"/>
    <w:rsid w:val="580C50A1"/>
    <w:rsid w:val="580D3DF1"/>
    <w:rsid w:val="580F0097"/>
    <w:rsid w:val="58194EA1"/>
    <w:rsid w:val="582885FB"/>
    <w:rsid w:val="582906EC"/>
    <w:rsid w:val="5831605D"/>
    <w:rsid w:val="583233F3"/>
    <w:rsid w:val="5839043D"/>
    <w:rsid w:val="58618B9F"/>
    <w:rsid w:val="586D9382"/>
    <w:rsid w:val="58918F9F"/>
    <w:rsid w:val="589C6509"/>
    <w:rsid w:val="58A6B965"/>
    <w:rsid w:val="58A80372"/>
    <w:rsid w:val="58D4B373"/>
    <w:rsid w:val="58D9973D"/>
    <w:rsid w:val="58DFF19C"/>
    <w:rsid w:val="58EFBCEF"/>
    <w:rsid w:val="58F2E34C"/>
    <w:rsid w:val="590532B8"/>
    <w:rsid w:val="590924B6"/>
    <w:rsid w:val="592DF6FB"/>
    <w:rsid w:val="5938765F"/>
    <w:rsid w:val="593D9F5E"/>
    <w:rsid w:val="593EDC5F"/>
    <w:rsid w:val="595A1944"/>
    <w:rsid w:val="596DE184"/>
    <w:rsid w:val="596EDFA1"/>
    <w:rsid w:val="5971D3D7"/>
    <w:rsid w:val="597783F5"/>
    <w:rsid w:val="598F145F"/>
    <w:rsid w:val="59A14670"/>
    <w:rsid w:val="59AB4CDA"/>
    <w:rsid w:val="59C1D1AB"/>
    <w:rsid w:val="59C2BC74"/>
    <w:rsid w:val="59D0744F"/>
    <w:rsid w:val="59D4F368"/>
    <w:rsid w:val="59D6ADE8"/>
    <w:rsid w:val="59E088F5"/>
    <w:rsid w:val="59E7C7AE"/>
    <w:rsid w:val="5A039016"/>
    <w:rsid w:val="5A09BE4C"/>
    <w:rsid w:val="5A1AD032"/>
    <w:rsid w:val="5A2298BE"/>
    <w:rsid w:val="5A299A93"/>
    <w:rsid w:val="5A2A98C5"/>
    <w:rsid w:val="5A2D44FE"/>
    <w:rsid w:val="5A424FBA"/>
    <w:rsid w:val="5A4543B7"/>
    <w:rsid w:val="5A4924F8"/>
    <w:rsid w:val="5A5C6737"/>
    <w:rsid w:val="5A83A8DB"/>
    <w:rsid w:val="5A96C229"/>
    <w:rsid w:val="5A9839FC"/>
    <w:rsid w:val="5A9DFC73"/>
    <w:rsid w:val="5A9FC4C4"/>
    <w:rsid w:val="5AA1143D"/>
    <w:rsid w:val="5AA44559"/>
    <w:rsid w:val="5AC014F2"/>
    <w:rsid w:val="5AC2C027"/>
    <w:rsid w:val="5AD446C0"/>
    <w:rsid w:val="5AEED4BD"/>
    <w:rsid w:val="5B0C9D01"/>
    <w:rsid w:val="5B135456"/>
    <w:rsid w:val="5B171A83"/>
    <w:rsid w:val="5B1C6ABE"/>
    <w:rsid w:val="5B21AAED"/>
    <w:rsid w:val="5B2CDF26"/>
    <w:rsid w:val="5B3C8A14"/>
    <w:rsid w:val="5B4988ED"/>
    <w:rsid w:val="5B6BF582"/>
    <w:rsid w:val="5B74C94D"/>
    <w:rsid w:val="5B8BC331"/>
    <w:rsid w:val="5B8C3F76"/>
    <w:rsid w:val="5BC6349A"/>
    <w:rsid w:val="5BF2C129"/>
    <w:rsid w:val="5BF4AF20"/>
    <w:rsid w:val="5C094D8F"/>
    <w:rsid w:val="5C2502CF"/>
    <w:rsid w:val="5C2E6088"/>
    <w:rsid w:val="5C48AF7D"/>
    <w:rsid w:val="5C4AB5D6"/>
    <w:rsid w:val="5C74D1E6"/>
    <w:rsid w:val="5C7AF49E"/>
    <w:rsid w:val="5C8858C6"/>
    <w:rsid w:val="5C997419"/>
    <w:rsid w:val="5CAC6ECF"/>
    <w:rsid w:val="5CC1B2BB"/>
    <w:rsid w:val="5CCC4172"/>
    <w:rsid w:val="5CE1EFE7"/>
    <w:rsid w:val="5CF287B3"/>
    <w:rsid w:val="5D29CB04"/>
    <w:rsid w:val="5D57B2CD"/>
    <w:rsid w:val="5D718B74"/>
    <w:rsid w:val="5D79030D"/>
    <w:rsid w:val="5D793E94"/>
    <w:rsid w:val="5D7CB5F7"/>
    <w:rsid w:val="5D8CC105"/>
    <w:rsid w:val="5D8DC64E"/>
    <w:rsid w:val="5D9589AB"/>
    <w:rsid w:val="5D9A9E99"/>
    <w:rsid w:val="5DA35CA4"/>
    <w:rsid w:val="5DE0478D"/>
    <w:rsid w:val="5DE331B6"/>
    <w:rsid w:val="5DEB3085"/>
    <w:rsid w:val="5DEF7A39"/>
    <w:rsid w:val="5DF31BD3"/>
    <w:rsid w:val="5E0ADA50"/>
    <w:rsid w:val="5E2EA8A6"/>
    <w:rsid w:val="5E437FB0"/>
    <w:rsid w:val="5E676F7A"/>
    <w:rsid w:val="5E705255"/>
    <w:rsid w:val="5E790692"/>
    <w:rsid w:val="5E7BB0E1"/>
    <w:rsid w:val="5E818E6C"/>
    <w:rsid w:val="5E9251C5"/>
    <w:rsid w:val="5E97F0EA"/>
    <w:rsid w:val="5EC24AC7"/>
    <w:rsid w:val="5ED40EB1"/>
    <w:rsid w:val="5ED5FF76"/>
    <w:rsid w:val="5EDAD8EF"/>
    <w:rsid w:val="5EF4938A"/>
    <w:rsid w:val="5F000ACF"/>
    <w:rsid w:val="5F183EC4"/>
    <w:rsid w:val="5F2FDC8C"/>
    <w:rsid w:val="5F31CC62"/>
    <w:rsid w:val="5F5ADB99"/>
    <w:rsid w:val="5F6CBAC8"/>
    <w:rsid w:val="5F6D4A46"/>
    <w:rsid w:val="5F772C71"/>
    <w:rsid w:val="5F89E755"/>
    <w:rsid w:val="5F8C53DD"/>
    <w:rsid w:val="5FA5D594"/>
    <w:rsid w:val="5FA6C378"/>
    <w:rsid w:val="5FB14A65"/>
    <w:rsid w:val="5FBB9156"/>
    <w:rsid w:val="5FBD193B"/>
    <w:rsid w:val="5FD6CDE4"/>
    <w:rsid w:val="60006980"/>
    <w:rsid w:val="60075D68"/>
    <w:rsid w:val="600899B6"/>
    <w:rsid w:val="6038D276"/>
    <w:rsid w:val="60507AB5"/>
    <w:rsid w:val="605F8694"/>
    <w:rsid w:val="60622EA8"/>
    <w:rsid w:val="607BE2C0"/>
    <w:rsid w:val="6087FB8C"/>
    <w:rsid w:val="609A5FF6"/>
    <w:rsid w:val="609B7676"/>
    <w:rsid w:val="609C97B8"/>
    <w:rsid w:val="60A44F57"/>
    <w:rsid w:val="60A5EF29"/>
    <w:rsid w:val="60A69428"/>
    <w:rsid w:val="60AD2234"/>
    <w:rsid w:val="60B81301"/>
    <w:rsid w:val="60BA08C8"/>
    <w:rsid w:val="60BB32D0"/>
    <w:rsid w:val="60BDFE75"/>
    <w:rsid w:val="60C55AA2"/>
    <w:rsid w:val="60E80D3E"/>
    <w:rsid w:val="60FD9371"/>
    <w:rsid w:val="6102E9A9"/>
    <w:rsid w:val="610BFB69"/>
    <w:rsid w:val="612952B5"/>
    <w:rsid w:val="61306A59"/>
    <w:rsid w:val="6138B8AF"/>
    <w:rsid w:val="6149158C"/>
    <w:rsid w:val="614DB609"/>
    <w:rsid w:val="616F085A"/>
    <w:rsid w:val="6188CE4E"/>
    <w:rsid w:val="618C09E8"/>
    <w:rsid w:val="61A46A17"/>
    <w:rsid w:val="61ACABFD"/>
    <w:rsid w:val="62327F7F"/>
    <w:rsid w:val="62481498"/>
    <w:rsid w:val="624F6ADE"/>
    <w:rsid w:val="626F05A3"/>
    <w:rsid w:val="62A9D4A7"/>
    <w:rsid w:val="62AD4E8E"/>
    <w:rsid w:val="62CDBD33"/>
    <w:rsid w:val="62D4E062"/>
    <w:rsid w:val="62DE4B73"/>
    <w:rsid w:val="62F5969E"/>
    <w:rsid w:val="6308999B"/>
    <w:rsid w:val="632B7355"/>
    <w:rsid w:val="6354E6C0"/>
    <w:rsid w:val="6363ED92"/>
    <w:rsid w:val="636D3149"/>
    <w:rsid w:val="6373A719"/>
    <w:rsid w:val="638FC97F"/>
    <w:rsid w:val="6391F73E"/>
    <w:rsid w:val="63A94E79"/>
    <w:rsid w:val="63AC2A8F"/>
    <w:rsid w:val="63B0CF5A"/>
    <w:rsid w:val="63B19912"/>
    <w:rsid w:val="63B38517"/>
    <w:rsid w:val="63BE5F9F"/>
    <w:rsid w:val="6401005F"/>
    <w:rsid w:val="64010FA0"/>
    <w:rsid w:val="6414938A"/>
    <w:rsid w:val="641F6FE8"/>
    <w:rsid w:val="641F8704"/>
    <w:rsid w:val="6454F2DA"/>
    <w:rsid w:val="645CEAB5"/>
    <w:rsid w:val="64676A0C"/>
    <w:rsid w:val="64797D3D"/>
    <w:rsid w:val="64871B5B"/>
    <w:rsid w:val="6488A3D4"/>
    <w:rsid w:val="6496D08E"/>
    <w:rsid w:val="64FCBF1E"/>
    <w:rsid w:val="64FF4EDE"/>
    <w:rsid w:val="650229DC"/>
    <w:rsid w:val="651F7DEE"/>
    <w:rsid w:val="652A636C"/>
    <w:rsid w:val="6555D8EA"/>
    <w:rsid w:val="65674E89"/>
    <w:rsid w:val="656824F9"/>
    <w:rsid w:val="6581F99E"/>
    <w:rsid w:val="658B45E0"/>
    <w:rsid w:val="65A40540"/>
    <w:rsid w:val="65B3D320"/>
    <w:rsid w:val="65BC8563"/>
    <w:rsid w:val="65BD87D3"/>
    <w:rsid w:val="65D252F8"/>
    <w:rsid w:val="65E3C259"/>
    <w:rsid w:val="65E4DBD1"/>
    <w:rsid w:val="65E735E3"/>
    <w:rsid w:val="65F430EE"/>
    <w:rsid w:val="65F52348"/>
    <w:rsid w:val="6613D8D4"/>
    <w:rsid w:val="6619F73C"/>
    <w:rsid w:val="661EBD51"/>
    <w:rsid w:val="6624A5DD"/>
    <w:rsid w:val="663FDF12"/>
    <w:rsid w:val="6668A11E"/>
    <w:rsid w:val="667116FF"/>
    <w:rsid w:val="6672B4DE"/>
    <w:rsid w:val="6673F8C0"/>
    <w:rsid w:val="668527DA"/>
    <w:rsid w:val="668909FE"/>
    <w:rsid w:val="668B499D"/>
    <w:rsid w:val="668DD877"/>
    <w:rsid w:val="66A417A8"/>
    <w:rsid w:val="66A446E9"/>
    <w:rsid w:val="66B3A14C"/>
    <w:rsid w:val="66C4910E"/>
    <w:rsid w:val="66CAC927"/>
    <w:rsid w:val="66CADC1F"/>
    <w:rsid w:val="66DCAB04"/>
    <w:rsid w:val="66E917C5"/>
    <w:rsid w:val="66F92396"/>
    <w:rsid w:val="67106600"/>
    <w:rsid w:val="6717CE4B"/>
    <w:rsid w:val="6742865D"/>
    <w:rsid w:val="6749F699"/>
    <w:rsid w:val="678A40AF"/>
    <w:rsid w:val="679574BD"/>
    <w:rsid w:val="67A71C39"/>
    <w:rsid w:val="67CE915B"/>
    <w:rsid w:val="67DDD544"/>
    <w:rsid w:val="67DDF1BA"/>
    <w:rsid w:val="680E4B44"/>
    <w:rsid w:val="682B4032"/>
    <w:rsid w:val="6832AF1A"/>
    <w:rsid w:val="684BC550"/>
    <w:rsid w:val="684FCF76"/>
    <w:rsid w:val="68601597"/>
    <w:rsid w:val="686899A4"/>
    <w:rsid w:val="68859818"/>
    <w:rsid w:val="688A00C2"/>
    <w:rsid w:val="688C572C"/>
    <w:rsid w:val="6892A80C"/>
    <w:rsid w:val="68A57792"/>
    <w:rsid w:val="68C7D29C"/>
    <w:rsid w:val="68DFABB8"/>
    <w:rsid w:val="68ED70DD"/>
    <w:rsid w:val="68F810C9"/>
    <w:rsid w:val="690367B5"/>
    <w:rsid w:val="69058ADC"/>
    <w:rsid w:val="6910CE52"/>
    <w:rsid w:val="69118397"/>
    <w:rsid w:val="69188BE0"/>
    <w:rsid w:val="691EF4C0"/>
    <w:rsid w:val="69221EBD"/>
    <w:rsid w:val="692BE067"/>
    <w:rsid w:val="69309595"/>
    <w:rsid w:val="69399E20"/>
    <w:rsid w:val="6941B018"/>
    <w:rsid w:val="695F0D9C"/>
    <w:rsid w:val="69690902"/>
    <w:rsid w:val="69753660"/>
    <w:rsid w:val="6993BB37"/>
    <w:rsid w:val="69961712"/>
    <w:rsid w:val="69A2D153"/>
    <w:rsid w:val="69ABA608"/>
    <w:rsid w:val="69BB9FA1"/>
    <w:rsid w:val="69D29152"/>
    <w:rsid w:val="69D4BBE9"/>
    <w:rsid w:val="69D714DF"/>
    <w:rsid w:val="69D8727B"/>
    <w:rsid w:val="69FC98C0"/>
    <w:rsid w:val="6A28FBCF"/>
    <w:rsid w:val="6A334C9F"/>
    <w:rsid w:val="6A4FF855"/>
    <w:rsid w:val="6A53148B"/>
    <w:rsid w:val="6A65EDBD"/>
    <w:rsid w:val="6A7CAE06"/>
    <w:rsid w:val="6A80FDE4"/>
    <w:rsid w:val="6A934F7C"/>
    <w:rsid w:val="6A97BF9F"/>
    <w:rsid w:val="6A98303A"/>
    <w:rsid w:val="6A9867DE"/>
    <w:rsid w:val="6A98CF1E"/>
    <w:rsid w:val="6AA487F5"/>
    <w:rsid w:val="6ABCF998"/>
    <w:rsid w:val="6ACC31FC"/>
    <w:rsid w:val="6B11BA5D"/>
    <w:rsid w:val="6B19A840"/>
    <w:rsid w:val="6B1EA65A"/>
    <w:rsid w:val="6B27926E"/>
    <w:rsid w:val="6B417333"/>
    <w:rsid w:val="6B4A231C"/>
    <w:rsid w:val="6B737570"/>
    <w:rsid w:val="6B76B42D"/>
    <w:rsid w:val="6B820F8C"/>
    <w:rsid w:val="6B82A4EA"/>
    <w:rsid w:val="6B8D739D"/>
    <w:rsid w:val="6B932FF1"/>
    <w:rsid w:val="6BA8592D"/>
    <w:rsid w:val="6BDFA113"/>
    <w:rsid w:val="6BF60D29"/>
    <w:rsid w:val="6BFFD9D2"/>
    <w:rsid w:val="6C20DA9C"/>
    <w:rsid w:val="6C21EEAB"/>
    <w:rsid w:val="6C2558E9"/>
    <w:rsid w:val="6C35C0A3"/>
    <w:rsid w:val="6C4597EE"/>
    <w:rsid w:val="6C4BCC56"/>
    <w:rsid w:val="6C6F1432"/>
    <w:rsid w:val="6C72E7DC"/>
    <w:rsid w:val="6C7B7F69"/>
    <w:rsid w:val="6C8A5B8C"/>
    <w:rsid w:val="6CA624AD"/>
    <w:rsid w:val="6CA94D10"/>
    <w:rsid w:val="6CBA7786"/>
    <w:rsid w:val="6CC47CFF"/>
    <w:rsid w:val="6CCA211A"/>
    <w:rsid w:val="6CCC2273"/>
    <w:rsid w:val="6CE1BB97"/>
    <w:rsid w:val="6CFEBFF7"/>
    <w:rsid w:val="6D2A9EE9"/>
    <w:rsid w:val="6D5F7B44"/>
    <w:rsid w:val="6D652B68"/>
    <w:rsid w:val="6D654E6A"/>
    <w:rsid w:val="6D765348"/>
    <w:rsid w:val="6D83E06E"/>
    <w:rsid w:val="6D903400"/>
    <w:rsid w:val="6D9826C7"/>
    <w:rsid w:val="6DAA6DFC"/>
    <w:rsid w:val="6DAE6437"/>
    <w:rsid w:val="6DD8D967"/>
    <w:rsid w:val="6DEA028E"/>
    <w:rsid w:val="6DF40FD9"/>
    <w:rsid w:val="6E090E4B"/>
    <w:rsid w:val="6E0E3CF3"/>
    <w:rsid w:val="6E103EA9"/>
    <w:rsid w:val="6E11E380"/>
    <w:rsid w:val="6E1BC231"/>
    <w:rsid w:val="6E385DA6"/>
    <w:rsid w:val="6E404946"/>
    <w:rsid w:val="6E45A5FC"/>
    <w:rsid w:val="6E4B5E82"/>
    <w:rsid w:val="6E4B86B4"/>
    <w:rsid w:val="6E5E910F"/>
    <w:rsid w:val="6E72C397"/>
    <w:rsid w:val="6E7CE7E6"/>
    <w:rsid w:val="6E8AE1E4"/>
    <w:rsid w:val="6E9B7B31"/>
    <w:rsid w:val="6E9D439B"/>
    <w:rsid w:val="6EB7D961"/>
    <w:rsid w:val="6EBE9402"/>
    <w:rsid w:val="6ECED331"/>
    <w:rsid w:val="6EED89AA"/>
    <w:rsid w:val="6EEE1A3D"/>
    <w:rsid w:val="6EF7837F"/>
    <w:rsid w:val="6F070D17"/>
    <w:rsid w:val="6F10EE07"/>
    <w:rsid w:val="6F14C10D"/>
    <w:rsid w:val="6F19BF5A"/>
    <w:rsid w:val="6F4F176D"/>
    <w:rsid w:val="6F696C9E"/>
    <w:rsid w:val="6F71F4D8"/>
    <w:rsid w:val="6F8C3C32"/>
    <w:rsid w:val="6F972BF9"/>
    <w:rsid w:val="6F9943EA"/>
    <w:rsid w:val="6F9AD72B"/>
    <w:rsid w:val="6FA7F2C4"/>
    <w:rsid w:val="6FAC773A"/>
    <w:rsid w:val="6FB23095"/>
    <w:rsid w:val="6FB3202B"/>
    <w:rsid w:val="6FB9BE98"/>
    <w:rsid w:val="6FD693CE"/>
    <w:rsid w:val="6FE4EAC3"/>
    <w:rsid w:val="6FE8C0F7"/>
    <w:rsid w:val="6FEDA8CB"/>
    <w:rsid w:val="6FFA598D"/>
    <w:rsid w:val="6FFA6170"/>
    <w:rsid w:val="6FFBBA8B"/>
    <w:rsid w:val="700A4614"/>
    <w:rsid w:val="70192E48"/>
    <w:rsid w:val="701CC155"/>
    <w:rsid w:val="7025226C"/>
    <w:rsid w:val="7029AFD8"/>
    <w:rsid w:val="704D0CB7"/>
    <w:rsid w:val="705A8392"/>
    <w:rsid w:val="7061F122"/>
    <w:rsid w:val="7077C470"/>
    <w:rsid w:val="7078DFC2"/>
    <w:rsid w:val="707B3360"/>
    <w:rsid w:val="7092F1C5"/>
    <w:rsid w:val="70963F36"/>
    <w:rsid w:val="709846F5"/>
    <w:rsid w:val="709ABE97"/>
    <w:rsid w:val="709F52C9"/>
    <w:rsid w:val="70A54534"/>
    <w:rsid w:val="70A655FB"/>
    <w:rsid w:val="70A9D2B3"/>
    <w:rsid w:val="70B4A834"/>
    <w:rsid w:val="70BF7E58"/>
    <w:rsid w:val="70DE39B0"/>
    <w:rsid w:val="70E430AE"/>
    <w:rsid w:val="70E5C8D7"/>
    <w:rsid w:val="70F10BFA"/>
    <w:rsid w:val="70FBC94E"/>
    <w:rsid w:val="7121BD6B"/>
    <w:rsid w:val="712732F6"/>
    <w:rsid w:val="713A863F"/>
    <w:rsid w:val="713ADEB8"/>
    <w:rsid w:val="713DB63B"/>
    <w:rsid w:val="71500250"/>
    <w:rsid w:val="7167A8B5"/>
    <w:rsid w:val="716A1DA5"/>
    <w:rsid w:val="71934836"/>
    <w:rsid w:val="719F5028"/>
    <w:rsid w:val="71A904EA"/>
    <w:rsid w:val="71AA9DFB"/>
    <w:rsid w:val="71BE75E5"/>
    <w:rsid w:val="71DAB2F3"/>
    <w:rsid w:val="71E2A8CF"/>
    <w:rsid w:val="71FDC86C"/>
    <w:rsid w:val="71FDF973"/>
    <w:rsid w:val="72073812"/>
    <w:rsid w:val="720E8347"/>
    <w:rsid w:val="721B8910"/>
    <w:rsid w:val="7245BDAC"/>
    <w:rsid w:val="7256E8A8"/>
    <w:rsid w:val="7263BF75"/>
    <w:rsid w:val="726D1037"/>
    <w:rsid w:val="727439D1"/>
    <w:rsid w:val="7284D3B5"/>
    <w:rsid w:val="7287CDC3"/>
    <w:rsid w:val="728888EF"/>
    <w:rsid w:val="72C9F1D3"/>
    <w:rsid w:val="72D40AC3"/>
    <w:rsid w:val="72E1BD75"/>
    <w:rsid w:val="72FD1FC0"/>
    <w:rsid w:val="7304A7E5"/>
    <w:rsid w:val="7306D87D"/>
    <w:rsid w:val="7317773D"/>
    <w:rsid w:val="73263AA8"/>
    <w:rsid w:val="734A9D6C"/>
    <w:rsid w:val="73593900"/>
    <w:rsid w:val="735B6942"/>
    <w:rsid w:val="73636657"/>
    <w:rsid w:val="7368C751"/>
    <w:rsid w:val="7371B926"/>
    <w:rsid w:val="7374E96E"/>
    <w:rsid w:val="7387A6EE"/>
    <w:rsid w:val="73902A08"/>
    <w:rsid w:val="739AF038"/>
    <w:rsid w:val="73AD613D"/>
    <w:rsid w:val="73C611A8"/>
    <w:rsid w:val="73CA4B41"/>
    <w:rsid w:val="73D2E857"/>
    <w:rsid w:val="73D48338"/>
    <w:rsid w:val="73DA54C1"/>
    <w:rsid w:val="73EA3405"/>
    <w:rsid w:val="74041F4D"/>
    <w:rsid w:val="741C5031"/>
    <w:rsid w:val="74336A10"/>
    <w:rsid w:val="74616BF6"/>
    <w:rsid w:val="74810B20"/>
    <w:rsid w:val="748226F0"/>
    <w:rsid w:val="7495333A"/>
    <w:rsid w:val="749B36B3"/>
    <w:rsid w:val="74AB920F"/>
    <w:rsid w:val="74ABBE3E"/>
    <w:rsid w:val="74AF8ACA"/>
    <w:rsid w:val="74B52A77"/>
    <w:rsid w:val="74B6151A"/>
    <w:rsid w:val="74C27B0A"/>
    <w:rsid w:val="74C748A7"/>
    <w:rsid w:val="74D29E4C"/>
    <w:rsid w:val="74D58605"/>
    <w:rsid w:val="74D6AE1D"/>
    <w:rsid w:val="74D783D6"/>
    <w:rsid w:val="74DCB5DB"/>
    <w:rsid w:val="74E6D6CC"/>
    <w:rsid w:val="74EAC567"/>
    <w:rsid w:val="74EAE20D"/>
    <w:rsid w:val="75183764"/>
    <w:rsid w:val="7546179B"/>
    <w:rsid w:val="754880A1"/>
    <w:rsid w:val="754906D3"/>
    <w:rsid w:val="75571EE2"/>
    <w:rsid w:val="756DF8CC"/>
    <w:rsid w:val="75758421"/>
    <w:rsid w:val="7578ADB9"/>
    <w:rsid w:val="7578C4C7"/>
    <w:rsid w:val="758A2560"/>
    <w:rsid w:val="7595884D"/>
    <w:rsid w:val="75A07B43"/>
    <w:rsid w:val="75CBD870"/>
    <w:rsid w:val="75D5543D"/>
    <w:rsid w:val="75ED2FBE"/>
    <w:rsid w:val="75EECEF8"/>
    <w:rsid w:val="75EF200B"/>
    <w:rsid w:val="760BC8B3"/>
    <w:rsid w:val="76109138"/>
    <w:rsid w:val="7617DD1D"/>
    <w:rsid w:val="76320FD1"/>
    <w:rsid w:val="76325B07"/>
    <w:rsid w:val="76389220"/>
    <w:rsid w:val="7639B8E4"/>
    <w:rsid w:val="76599CBF"/>
    <w:rsid w:val="7677B7D6"/>
    <w:rsid w:val="769DCE16"/>
    <w:rsid w:val="76BE75C1"/>
    <w:rsid w:val="76D8D4B0"/>
    <w:rsid w:val="76D9B62C"/>
    <w:rsid w:val="76E545F0"/>
    <w:rsid w:val="76F3F8CD"/>
    <w:rsid w:val="76F864A1"/>
    <w:rsid w:val="770BB4DC"/>
    <w:rsid w:val="77259FE8"/>
    <w:rsid w:val="77263FA9"/>
    <w:rsid w:val="773771F7"/>
    <w:rsid w:val="773BE350"/>
    <w:rsid w:val="773F1E1E"/>
    <w:rsid w:val="77748B20"/>
    <w:rsid w:val="777AF6C6"/>
    <w:rsid w:val="77A4B240"/>
    <w:rsid w:val="77BA261B"/>
    <w:rsid w:val="77BD588C"/>
    <w:rsid w:val="77CCF9C7"/>
    <w:rsid w:val="77D055B0"/>
    <w:rsid w:val="77D43A24"/>
    <w:rsid w:val="77E78264"/>
    <w:rsid w:val="77E7A104"/>
    <w:rsid w:val="77F6C051"/>
    <w:rsid w:val="77FA3F7B"/>
    <w:rsid w:val="780516E8"/>
    <w:rsid w:val="780F4B50"/>
    <w:rsid w:val="781178C7"/>
    <w:rsid w:val="78209CAE"/>
    <w:rsid w:val="7828FC97"/>
    <w:rsid w:val="7832AE88"/>
    <w:rsid w:val="7852239F"/>
    <w:rsid w:val="786609EC"/>
    <w:rsid w:val="78983DC7"/>
    <w:rsid w:val="78BCC495"/>
    <w:rsid w:val="78BE02DA"/>
    <w:rsid w:val="78C17049"/>
    <w:rsid w:val="78C584C8"/>
    <w:rsid w:val="78C5C693"/>
    <w:rsid w:val="78CAD762"/>
    <w:rsid w:val="78CEB5F1"/>
    <w:rsid w:val="78DAC9CB"/>
    <w:rsid w:val="78F210F4"/>
    <w:rsid w:val="79057D8F"/>
    <w:rsid w:val="7906A679"/>
    <w:rsid w:val="7913F27A"/>
    <w:rsid w:val="7932A871"/>
    <w:rsid w:val="793545AD"/>
    <w:rsid w:val="7937D69C"/>
    <w:rsid w:val="793F1D06"/>
    <w:rsid w:val="79549C8B"/>
    <w:rsid w:val="79658247"/>
    <w:rsid w:val="7972CB7D"/>
    <w:rsid w:val="7976EEC2"/>
    <w:rsid w:val="799FB859"/>
    <w:rsid w:val="79B1F183"/>
    <w:rsid w:val="79BD210D"/>
    <w:rsid w:val="79C53F23"/>
    <w:rsid w:val="79CDFD11"/>
    <w:rsid w:val="79D9ED5F"/>
    <w:rsid w:val="79E2F090"/>
    <w:rsid w:val="7A52D160"/>
    <w:rsid w:val="7A5B7EBB"/>
    <w:rsid w:val="7A85D022"/>
    <w:rsid w:val="7A8E857C"/>
    <w:rsid w:val="7A8FDEC3"/>
    <w:rsid w:val="7A9F5FFF"/>
    <w:rsid w:val="7AA75FC3"/>
    <w:rsid w:val="7AC912B9"/>
    <w:rsid w:val="7ADB9F4B"/>
    <w:rsid w:val="7ADFBD90"/>
    <w:rsid w:val="7AEEA18F"/>
    <w:rsid w:val="7AFF71C8"/>
    <w:rsid w:val="7B0152A8"/>
    <w:rsid w:val="7B0FBB7C"/>
    <w:rsid w:val="7B14EDB6"/>
    <w:rsid w:val="7B2C68FF"/>
    <w:rsid w:val="7B4D4391"/>
    <w:rsid w:val="7B5053DF"/>
    <w:rsid w:val="7B546E07"/>
    <w:rsid w:val="7B59DAC9"/>
    <w:rsid w:val="7B663369"/>
    <w:rsid w:val="7B677829"/>
    <w:rsid w:val="7B6C3489"/>
    <w:rsid w:val="7BC504AB"/>
    <w:rsid w:val="7BE3EFB0"/>
    <w:rsid w:val="7BF38CDF"/>
    <w:rsid w:val="7C19FF90"/>
    <w:rsid w:val="7C2D57C1"/>
    <w:rsid w:val="7C46626B"/>
    <w:rsid w:val="7C537E17"/>
    <w:rsid w:val="7C61DCE7"/>
    <w:rsid w:val="7CA4D820"/>
    <w:rsid w:val="7CF38BBD"/>
    <w:rsid w:val="7D00B372"/>
    <w:rsid w:val="7D07F133"/>
    <w:rsid w:val="7D0D22D3"/>
    <w:rsid w:val="7D1063F6"/>
    <w:rsid w:val="7D1DF06D"/>
    <w:rsid w:val="7D1FDE3D"/>
    <w:rsid w:val="7D6313F9"/>
    <w:rsid w:val="7D946498"/>
    <w:rsid w:val="7DAE9CC8"/>
    <w:rsid w:val="7DAFBFBD"/>
    <w:rsid w:val="7DB4E98A"/>
    <w:rsid w:val="7DBF2565"/>
    <w:rsid w:val="7DC9DB85"/>
    <w:rsid w:val="7DDA219D"/>
    <w:rsid w:val="7DDD3B15"/>
    <w:rsid w:val="7DE07C90"/>
    <w:rsid w:val="7DE36843"/>
    <w:rsid w:val="7E0F37EE"/>
    <w:rsid w:val="7E0FFF78"/>
    <w:rsid w:val="7E15EC7A"/>
    <w:rsid w:val="7E1EE8E5"/>
    <w:rsid w:val="7E27B218"/>
    <w:rsid w:val="7E2D2769"/>
    <w:rsid w:val="7E36CA4C"/>
    <w:rsid w:val="7E3D3B97"/>
    <w:rsid w:val="7E4D847E"/>
    <w:rsid w:val="7E93AA43"/>
    <w:rsid w:val="7EA7C487"/>
    <w:rsid w:val="7EA92B8C"/>
    <w:rsid w:val="7EB16AD1"/>
    <w:rsid w:val="7EB9101A"/>
    <w:rsid w:val="7EC383C2"/>
    <w:rsid w:val="7ED43A28"/>
    <w:rsid w:val="7EDA8CA7"/>
    <w:rsid w:val="7EDD589B"/>
    <w:rsid w:val="7EF3E99D"/>
    <w:rsid w:val="7EFCDDCB"/>
    <w:rsid w:val="7F0B1B9D"/>
    <w:rsid w:val="7F153482"/>
    <w:rsid w:val="7F2F5F39"/>
    <w:rsid w:val="7F60A931"/>
    <w:rsid w:val="7F67A524"/>
    <w:rsid w:val="7F6FA3E7"/>
    <w:rsid w:val="7F7A2169"/>
    <w:rsid w:val="7F7A4FF5"/>
    <w:rsid w:val="7F98C536"/>
    <w:rsid w:val="7F9E5F74"/>
    <w:rsid w:val="7FAC3838"/>
    <w:rsid w:val="7FB833DE"/>
    <w:rsid w:val="7FB897A4"/>
    <w:rsid w:val="7FCC1FE2"/>
    <w:rsid w:val="7FCE1C22"/>
    <w:rsid w:val="7FD39788"/>
    <w:rsid w:val="7FD4E868"/>
    <w:rsid w:val="7FD727CD"/>
    <w:rsid w:val="7FDB4DDC"/>
    <w:rsid w:val="7FDEEAD2"/>
    <w:rsid w:val="7FE36F8F"/>
    <w:rsid w:val="7FF08A50"/>
    <w:rsid w:val="7FF5C6FA"/>
    <w:rsid w:val="7FFF16F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9EF588"/>
  <w15:docId w15:val="{73C5FA45-D763-4ED3-9F78-C6B320A11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Helvetica Neue Light" w:eastAsia="Helvetica Neue Light" w:hAnsi="Helvetica Neue Light" w:cs="Helvetica Neue Light"/>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ED9"/>
    <w:pPr>
      <w:spacing w:line="276" w:lineRule="auto"/>
    </w:pPr>
    <w:rPr>
      <w:rFonts w:ascii="Calibri" w:eastAsia="Calibri" w:hAnsi="Calibri" w:cs="Calibri"/>
      <w:lang w:val="en-GB"/>
    </w:rPr>
  </w:style>
  <w:style w:type="paragraph" w:styleId="Heading1">
    <w:name w:val="heading 1"/>
    <w:basedOn w:val="Normal"/>
    <w:next w:val="Normal"/>
    <w:link w:val="Heading1Char"/>
    <w:uiPriority w:val="9"/>
    <w:qFormat/>
    <w:rsid w:val="00BE57B2"/>
    <w:pPr>
      <w:outlineLvl w:val="0"/>
    </w:pPr>
    <w:rPr>
      <w:b/>
      <w:bCs/>
      <w:color w:val="0091BF"/>
      <w:sz w:val="48"/>
      <w:szCs w:val="36"/>
    </w:rPr>
  </w:style>
  <w:style w:type="paragraph" w:styleId="Heading2">
    <w:name w:val="heading 2"/>
    <w:basedOn w:val="Normal"/>
    <w:next w:val="Normal"/>
    <w:link w:val="Heading2Char"/>
    <w:uiPriority w:val="9"/>
    <w:unhideWhenUsed/>
    <w:qFormat/>
    <w:rsid w:val="00207EAA"/>
    <w:pPr>
      <w:outlineLvl w:val="1"/>
    </w:pPr>
    <w:rPr>
      <w:b/>
      <w:color w:val="000000" w:themeColor="text1"/>
      <w:sz w:val="36"/>
      <w:szCs w:val="32"/>
    </w:rPr>
  </w:style>
  <w:style w:type="paragraph" w:styleId="Heading3">
    <w:name w:val="heading 3"/>
    <w:basedOn w:val="Normal"/>
    <w:next w:val="Normal"/>
    <w:link w:val="Heading3Char"/>
    <w:uiPriority w:val="9"/>
    <w:unhideWhenUsed/>
    <w:qFormat/>
    <w:rsid w:val="002D7E3F"/>
    <w:pPr>
      <w:outlineLvl w:val="2"/>
    </w:pPr>
    <w:rPr>
      <w:bCs/>
      <w:color w:val="0091BF"/>
      <w:sz w:val="28"/>
      <w:szCs w:val="28"/>
    </w:rPr>
  </w:style>
  <w:style w:type="paragraph" w:styleId="Heading4">
    <w:name w:val="heading 4"/>
    <w:basedOn w:val="Normal"/>
    <w:next w:val="Normal"/>
    <w:link w:val="Heading4Char"/>
    <w:uiPriority w:val="9"/>
    <w:unhideWhenUsed/>
    <w:qFormat/>
    <w:rsid w:val="008A7305"/>
    <w:pPr>
      <w:keepNext/>
      <w:keepLines/>
      <w:spacing w:before="40"/>
      <w:outlineLvl w:val="3"/>
    </w:pPr>
    <w:rPr>
      <w:b/>
      <w:iCs/>
      <w:caps/>
      <w:color w:val="000000" w:themeColor="text1"/>
    </w:rPr>
  </w:style>
  <w:style w:type="paragraph" w:styleId="Heading5">
    <w:name w:val="heading 5"/>
    <w:aliases w:val="Table Heading"/>
    <w:basedOn w:val="Normal"/>
    <w:next w:val="Normal"/>
    <w:link w:val="Heading5Char"/>
    <w:uiPriority w:val="9"/>
    <w:unhideWhenUsed/>
    <w:qFormat/>
    <w:rsid w:val="00033AA5"/>
    <w:pPr>
      <w:keepNext/>
      <w:keepLines/>
      <w:spacing w:before="40"/>
      <w:outlineLvl w:val="4"/>
    </w:pPr>
    <w:rPr>
      <w:rFonts w:eastAsiaTheme="majorEastAsia" w:cstheme="majorBidi"/>
      <w:b/>
      <w:color w:val="000000" w:themeColor="text1"/>
      <w:sz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3AA5"/>
    <w:pPr>
      <w:contextualSpacing/>
    </w:pPr>
    <w:rPr>
      <w:b/>
      <w:color w:val="42464B"/>
      <w:spacing w:val="-10"/>
      <w:kern w:val="28"/>
      <w:sz w:val="56"/>
      <w:szCs w:val="144"/>
    </w:rPr>
  </w:style>
  <w:style w:type="character" w:styleId="Hyperlink">
    <w:name w:val="Hyperlink"/>
    <w:uiPriority w:val="99"/>
    <w:rsid w:val="00B92E1A"/>
    <w:rPr>
      <w:u w:val="single"/>
    </w:rPr>
  </w:style>
  <w:style w:type="character" w:customStyle="1" w:styleId="TitleChar">
    <w:name w:val="Title Char"/>
    <w:basedOn w:val="DefaultParagraphFont"/>
    <w:link w:val="Title"/>
    <w:uiPriority w:val="10"/>
    <w:rsid w:val="00033AA5"/>
    <w:rPr>
      <w:rFonts w:ascii="Calibri" w:eastAsia="Times New Roman" w:hAnsi="Calibri" w:cs="Times New Roman"/>
      <w:b/>
      <w:color w:val="42464B"/>
      <w:spacing w:val="-10"/>
      <w:kern w:val="28"/>
      <w:sz w:val="56"/>
      <w:szCs w:val="144"/>
    </w:rPr>
  </w:style>
  <w:style w:type="character" w:customStyle="1" w:styleId="Heading1Char">
    <w:name w:val="Heading 1 Char"/>
    <w:basedOn w:val="DefaultParagraphFont"/>
    <w:link w:val="Heading1"/>
    <w:uiPriority w:val="9"/>
    <w:rsid w:val="00BE57B2"/>
    <w:rPr>
      <w:rFonts w:ascii="Calibri" w:eastAsia="Times New Roman" w:hAnsi="Calibri" w:cs="Calibri"/>
      <w:b/>
      <w:bCs/>
      <w:color w:val="0091BF"/>
      <w:sz w:val="48"/>
      <w:szCs w:val="36"/>
      <w:lang w:val="en-GB"/>
    </w:rPr>
  </w:style>
  <w:style w:type="paragraph" w:styleId="TOCHeading">
    <w:name w:val="TOC Heading"/>
    <w:basedOn w:val="Heading1"/>
    <w:next w:val="Normal"/>
    <w:autoRedefine/>
    <w:uiPriority w:val="39"/>
    <w:unhideWhenUsed/>
    <w:qFormat/>
    <w:rsid w:val="00B92E1A"/>
    <w:pPr>
      <w:autoSpaceDE w:val="0"/>
      <w:autoSpaceDN w:val="0"/>
      <w:adjustRightInd w:val="0"/>
      <w:spacing w:before="480" w:after="240"/>
      <w:outlineLvl w:val="9"/>
    </w:pPr>
    <w:rPr>
      <w:rFonts w:ascii="Arial" w:hAnsi="Arial" w:cs="Arial"/>
      <w:caps/>
      <w:smallCaps/>
      <w:szCs w:val="28"/>
    </w:rPr>
  </w:style>
  <w:style w:type="paragraph" w:styleId="TOC1">
    <w:name w:val="toc 1"/>
    <w:basedOn w:val="Normal"/>
    <w:next w:val="Normal"/>
    <w:autoRedefine/>
    <w:uiPriority w:val="39"/>
    <w:unhideWhenUsed/>
    <w:rsid w:val="00B92E1A"/>
    <w:rPr>
      <w:rFonts w:asciiTheme="minorHAnsi" w:hAnsiTheme="minorHAnsi" w:cstheme="minorHAnsi"/>
      <w:b/>
      <w:bCs/>
      <w:caps/>
      <w:sz w:val="20"/>
      <w:szCs w:val="20"/>
    </w:rPr>
  </w:style>
  <w:style w:type="paragraph" w:styleId="TOC2">
    <w:name w:val="toc 2"/>
    <w:basedOn w:val="Normal"/>
    <w:next w:val="Normal"/>
    <w:autoRedefine/>
    <w:uiPriority w:val="39"/>
    <w:unhideWhenUsed/>
    <w:rsid w:val="00B92E1A"/>
    <w:pPr>
      <w:ind w:left="220"/>
    </w:pPr>
    <w:rPr>
      <w:rFonts w:asciiTheme="minorHAnsi" w:hAnsiTheme="minorHAnsi" w:cstheme="minorHAnsi"/>
      <w:smallCaps/>
      <w:sz w:val="20"/>
      <w:szCs w:val="20"/>
    </w:rPr>
  </w:style>
  <w:style w:type="paragraph" w:styleId="BodyText">
    <w:name w:val="Body Text"/>
    <w:basedOn w:val="Normal"/>
    <w:link w:val="BodyTextChar"/>
    <w:autoRedefine/>
    <w:uiPriority w:val="1"/>
    <w:qFormat/>
    <w:rsid w:val="00EC1FD7"/>
    <w:pPr>
      <w:spacing w:before="240" w:after="240"/>
      <w:jc w:val="both"/>
    </w:pPr>
    <w:rPr>
      <w:szCs w:val="22"/>
    </w:rPr>
  </w:style>
  <w:style w:type="character" w:customStyle="1" w:styleId="BodyTextChar">
    <w:name w:val="Body Text Char"/>
    <w:basedOn w:val="DefaultParagraphFont"/>
    <w:link w:val="BodyText"/>
    <w:uiPriority w:val="1"/>
    <w:rsid w:val="00EC1FD7"/>
    <w:rPr>
      <w:rFonts w:ascii="Calibri" w:eastAsia="Calibri" w:hAnsi="Calibri" w:cs="Calibri"/>
      <w:szCs w:val="22"/>
      <w:lang w:val="en-GB"/>
    </w:rPr>
  </w:style>
  <w:style w:type="character" w:customStyle="1" w:styleId="Heading2Char">
    <w:name w:val="Heading 2 Char"/>
    <w:basedOn w:val="DefaultParagraphFont"/>
    <w:link w:val="Heading2"/>
    <w:uiPriority w:val="9"/>
    <w:rsid w:val="00207EAA"/>
    <w:rPr>
      <w:rFonts w:ascii="Calibri" w:eastAsia="Calibri" w:hAnsi="Calibri" w:cs="Calibri"/>
      <w:b/>
      <w:color w:val="000000" w:themeColor="text1"/>
      <w:sz w:val="36"/>
      <w:szCs w:val="32"/>
    </w:rPr>
  </w:style>
  <w:style w:type="character" w:styleId="FootnoteReference">
    <w:name w:val="footnote reference"/>
    <w:basedOn w:val="DefaultParagraphFont"/>
    <w:uiPriority w:val="99"/>
    <w:semiHidden/>
    <w:unhideWhenUsed/>
    <w:rsid w:val="00B92E1A"/>
    <w:rPr>
      <w:vertAlign w:val="superscript"/>
    </w:rPr>
  </w:style>
  <w:style w:type="paragraph" w:customStyle="1" w:styleId="ListTable">
    <w:name w:val="List Table"/>
    <w:basedOn w:val="ListParagraph"/>
    <w:autoRedefine/>
    <w:qFormat/>
    <w:rsid w:val="00F67F6E"/>
    <w:pPr>
      <w:numPr>
        <w:numId w:val="8"/>
      </w:numPr>
      <w:tabs>
        <w:tab w:val="left" w:pos="3580"/>
      </w:tabs>
      <w:spacing w:after="160"/>
    </w:pPr>
    <w:rPr>
      <w:rFonts w:ascii="Franklin Gothic Book" w:hAnsi="Franklin Gothic Book"/>
    </w:rPr>
  </w:style>
  <w:style w:type="paragraph" w:styleId="FootnoteText">
    <w:name w:val="footnote text"/>
    <w:basedOn w:val="Normal"/>
    <w:link w:val="FootnoteTextChar"/>
    <w:autoRedefine/>
    <w:uiPriority w:val="99"/>
    <w:unhideWhenUsed/>
    <w:qFormat/>
    <w:rsid w:val="000F3504"/>
    <w:rPr>
      <w:i/>
      <w:sz w:val="18"/>
      <w:szCs w:val="20"/>
    </w:rPr>
  </w:style>
  <w:style w:type="character" w:customStyle="1" w:styleId="FootnoteTextChar">
    <w:name w:val="Footnote Text Char"/>
    <w:basedOn w:val="DefaultParagraphFont"/>
    <w:link w:val="FootnoteText"/>
    <w:uiPriority w:val="99"/>
    <w:rsid w:val="000F3504"/>
    <w:rPr>
      <w:rFonts w:ascii="Calibri" w:eastAsia="Calibri" w:hAnsi="Calibri" w:cs="Calibri"/>
      <w:i/>
      <w:sz w:val="18"/>
      <w:szCs w:val="20"/>
      <w:lang w:val="en-GB"/>
    </w:rPr>
  </w:style>
  <w:style w:type="paragraph" w:styleId="ListParagraph">
    <w:name w:val="List Paragraph"/>
    <w:basedOn w:val="Normal"/>
    <w:uiPriority w:val="34"/>
    <w:qFormat/>
    <w:rsid w:val="00B92E1A"/>
    <w:pPr>
      <w:ind w:left="720"/>
      <w:contextualSpacing/>
    </w:pPr>
  </w:style>
  <w:style w:type="character" w:customStyle="1" w:styleId="Heading3Char">
    <w:name w:val="Heading 3 Char"/>
    <w:basedOn w:val="DefaultParagraphFont"/>
    <w:link w:val="Heading3"/>
    <w:uiPriority w:val="9"/>
    <w:rsid w:val="002D7E3F"/>
    <w:rPr>
      <w:rFonts w:ascii="Calibri" w:eastAsia="Calibri" w:hAnsi="Calibri" w:cs="Calibri"/>
      <w:bCs/>
      <w:color w:val="0091BF"/>
      <w:sz w:val="28"/>
      <w:szCs w:val="28"/>
    </w:rPr>
  </w:style>
  <w:style w:type="character" w:customStyle="1" w:styleId="Heading4Char">
    <w:name w:val="Heading 4 Char"/>
    <w:basedOn w:val="DefaultParagraphFont"/>
    <w:link w:val="Heading4"/>
    <w:uiPriority w:val="9"/>
    <w:rsid w:val="008A7305"/>
    <w:rPr>
      <w:rFonts w:ascii="Calibri" w:eastAsia="Calibri" w:hAnsi="Calibri" w:cs="Calibri"/>
      <w:b/>
      <w:iCs/>
      <w:caps/>
      <w:color w:val="000000" w:themeColor="text1"/>
      <w:lang w:val="en-GB"/>
    </w:rPr>
  </w:style>
  <w:style w:type="character" w:customStyle="1" w:styleId="Heading5Char">
    <w:name w:val="Heading 5 Char"/>
    <w:aliases w:val="Table Heading Char"/>
    <w:basedOn w:val="DefaultParagraphFont"/>
    <w:link w:val="Heading5"/>
    <w:uiPriority w:val="9"/>
    <w:rsid w:val="00033AA5"/>
    <w:rPr>
      <w:rFonts w:ascii="Calibri" w:eastAsiaTheme="majorEastAsia" w:hAnsi="Calibri" w:cstheme="majorBidi"/>
      <w:b/>
      <w:color w:val="000000" w:themeColor="text1"/>
      <w:sz w:val="22"/>
    </w:rPr>
  </w:style>
  <w:style w:type="paragraph" w:styleId="CommentText">
    <w:name w:val="annotation text"/>
    <w:link w:val="CommentTextChar"/>
    <w:uiPriority w:val="99"/>
    <w:rsid w:val="00B92E1A"/>
    <w:pPr>
      <w:shd w:val="clear" w:color="auto" w:fill="FFFFFF"/>
      <w:spacing w:before="120" w:after="120" w:line="276" w:lineRule="auto"/>
      <w:jc w:val="both"/>
    </w:pPr>
    <w:rPr>
      <w:rFonts w:ascii="Calibri" w:eastAsia="Calibri" w:hAnsi="Calibri" w:cs="Calibri"/>
      <w:color w:val="000000"/>
      <w:u w:color="000000"/>
    </w:rPr>
  </w:style>
  <w:style w:type="character" w:customStyle="1" w:styleId="CommentTextChar">
    <w:name w:val="Comment Text Char"/>
    <w:basedOn w:val="DefaultParagraphFont"/>
    <w:link w:val="CommentText"/>
    <w:uiPriority w:val="99"/>
    <w:rsid w:val="00B92E1A"/>
    <w:rPr>
      <w:rFonts w:ascii="Calibri" w:eastAsia="Calibri" w:hAnsi="Calibri" w:cs="Calibri"/>
      <w:color w:val="000000"/>
      <w:u w:color="000000"/>
      <w:shd w:val="clear" w:color="auto" w:fill="FFFFFF"/>
    </w:rPr>
  </w:style>
  <w:style w:type="character" w:styleId="CommentReference">
    <w:name w:val="annotation reference"/>
    <w:basedOn w:val="DefaultParagraphFont"/>
    <w:uiPriority w:val="99"/>
    <w:semiHidden/>
    <w:unhideWhenUsed/>
    <w:rsid w:val="00B92E1A"/>
    <w:rPr>
      <w:sz w:val="16"/>
      <w:szCs w:val="16"/>
    </w:rPr>
  </w:style>
  <w:style w:type="paragraph" w:styleId="CommentSubject">
    <w:name w:val="annotation subject"/>
    <w:basedOn w:val="CommentText"/>
    <w:next w:val="CommentText"/>
    <w:link w:val="CommentSubjectChar"/>
    <w:uiPriority w:val="99"/>
    <w:semiHidden/>
    <w:unhideWhenUsed/>
    <w:rsid w:val="00086A8F"/>
    <w:pPr>
      <w:shd w:val="clear" w:color="auto" w:fill="auto"/>
      <w:spacing w:before="0" w:after="0" w:line="240" w:lineRule="auto"/>
      <w:jc w:val="left"/>
    </w:pPr>
    <w:rPr>
      <w:rFonts w:ascii="Helvetica Neue Light" w:eastAsia="Times New Roman" w:hAnsi="Helvetica Neue Light" w:cs="Times New Roman"/>
      <w:b/>
      <w:bCs/>
      <w:color w:val="auto"/>
      <w:sz w:val="20"/>
      <w:szCs w:val="20"/>
    </w:rPr>
  </w:style>
  <w:style w:type="character" w:customStyle="1" w:styleId="CommentSubjectChar">
    <w:name w:val="Comment Subject Char"/>
    <w:basedOn w:val="CommentTextChar"/>
    <w:link w:val="CommentSubject"/>
    <w:uiPriority w:val="99"/>
    <w:semiHidden/>
    <w:rsid w:val="00086A8F"/>
    <w:rPr>
      <w:rFonts w:ascii="Helvetica Neue Light" w:eastAsia="Times New Roman" w:hAnsi="Helvetica Neue Light" w:cs="Times New Roman"/>
      <w:b/>
      <w:bCs/>
      <w:color w:val="000000"/>
      <w:sz w:val="20"/>
      <w:szCs w:val="20"/>
      <w:u w:color="000000"/>
      <w:shd w:val="clear" w:color="auto" w:fill="FFFFFF"/>
    </w:rPr>
  </w:style>
  <w:style w:type="table" w:styleId="TableGrid">
    <w:name w:val="Table Grid"/>
    <w:basedOn w:val="TableNormal"/>
    <w:uiPriority w:val="39"/>
    <w:rsid w:val="00086A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086A8F"/>
    <w:pPr>
      <w:widowControl w:val="0"/>
      <w:autoSpaceDE w:val="0"/>
      <w:autoSpaceDN w:val="0"/>
      <w:ind w:left="107"/>
    </w:pPr>
    <w:rPr>
      <w:sz w:val="22"/>
      <w:szCs w:val="22"/>
    </w:rPr>
  </w:style>
  <w:style w:type="paragraph" w:styleId="Revision">
    <w:name w:val="Revision"/>
    <w:hidden/>
    <w:uiPriority w:val="99"/>
    <w:semiHidden/>
    <w:rsid w:val="00806ED8"/>
    <w:rPr>
      <w:rFonts w:eastAsia="Times New Roman"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NormalWeb">
    <w:name w:val="Normal (Web)"/>
    <w:basedOn w:val="Normal"/>
    <w:uiPriority w:val="99"/>
    <w:unhideWhenUsed/>
    <w:rsid w:val="00D00AE4"/>
    <w:pPr>
      <w:spacing w:before="100" w:beforeAutospacing="1" w:after="100" w:afterAutospacing="1"/>
    </w:pPr>
    <w:rPr>
      <w:rFonts w:ascii="Times New Roman" w:hAnsi="Times New Roman"/>
    </w:rPr>
  </w:style>
  <w:style w:type="paragraph" w:styleId="NoSpacing">
    <w:name w:val="No Spacing"/>
    <w:uiPriority w:val="1"/>
    <w:qFormat/>
    <w:rsid w:val="00F31C19"/>
    <w:rPr>
      <w:rFonts w:eastAsia="Times New Roman" w:cs="Times New Roman"/>
    </w:r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character" w:styleId="Mention">
    <w:name w:val="Mention"/>
    <w:basedOn w:val="DefaultParagraphFont"/>
    <w:uiPriority w:val="99"/>
    <w:unhideWhenUsed/>
    <w:rsid w:val="005A1749"/>
    <w:rPr>
      <w:color w:val="2B579A"/>
      <w:shd w:val="clear" w:color="auto" w:fill="E1DFDD"/>
    </w:rPr>
  </w:style>
  <w:style w:type="paragraph" w:styleId="Header">
    <w:name w:val="header"/>
    <w:basedOn w:val="Normal"/>
    <w:link w:val="HeaderChar"/>
    <w:uiPriority w:val="99"/>
    <w:unhideWhenUsed/>
    <w:rsid w:val="000F2A0E"/>
    <w:pPr>
      <w:tabs>
        <w:tab w:val="center" w:pos="4680"/>
        <w:tab w:val="right" w:pos="9360"/>
      </w:tabs>
    </w:pPr>
  </w:style>
  <w:style w:type="character" w:customStyle="1" w:styleId="HeaderChar">
    <w:name w:val="Header Char"/>
    <w:basedOn w:val="DefaultParagraphFont"/>
    <w:link w:val="Header"/>
    <w:uiPriority w:val="99"/>
    <w:rsid w:val="000F2A0E"/>
    <w:rPr>
      <w:rFonts w:eastAsia="Times New Roman" w:cs="Times New Roman"/>
      <w:lang w:val="en-GB"/>
    </w:rPr>
  </w:style>
  <w:style w:type="paragraph" w:styleId="Footer">
    <w:name w:val="footer"/>
    <w:basedOn w:val="Normal"/>
    <w:link w:val="FooterChar"/>
    <w:uiPriority w:val="99"/>
    <w:unhideWhenUsed/>
    <w:rsid w:val="000F2A0E"/>
    <w:pPr>
      <w:tabs>
        <w:tab w:val="center" w:pos="4680"/>
        <w:tab w:val="right" w:pos="9360"/>
      </w:tabs>
    </w:pPr>
  </w:style>
  <w:style w:type="character" w:customStyle="1" w:styleId="FooterChar">
    <w:name w:val="Footer Char"/>
    <w:basedOn w:val="DefaultParagraphFont"/>
    <w:link w:val="Footer"/>
    <w:uiPriority w:val="99"/>
    <w:rsid w:val="000F2A0E"/>
    <w:rPr>
      <w:rFonts w:eastAsia="Times New Roman" w:cs="Times New Roman"/>
      <w:lang w:val="en-GB"/>
    </w:rPr>
  </w:style>
  <w:style w:type="table" w:styleId="GridTable4-Accent1">
    <w:name w:val="Grid Table 4 Accent 1"/>
    <w:basedOn w:val="TableNormal"/>
    <w:uiPriority w:val="49"/>
    <w:rsid w:val="00EB149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unhideWhenUsed/>
    <w:rsid w:val="00D22005"/>
    <w:rPr>
      <w:color w:val="605E5C"/>
      <w:shd w:val="clear" w:color="auto" w:fill="E1DFDD"/>
    </w:rPr>
  </w:style>
  <w:style w:type="character" w:styleId="PageNumber">
    <w:name w:val="page number"/>
    <w:basedOn w:val="DefaultParagraphFont"/>
    <w:uiPriority w:val="99"/>
    <w:semiHidden/>
    <w:unhideWhenUsed/>
    <w:rsid w:val="0057757C"/>
  </w:style>
  <w:style w:type="paragraph" w:styleId="Caption">
    <w:name w:val="caption"/>
    <w:basedOn w:val="Normal"/>
    <w:next w:val="Normal"/>
    <w:uiPriority w:val="35"/>
    <w:unhideWhenUsed/>
    <w:qFormat/>
    <w:rsid w:val="000F3504"/>
    <w:pPr>
      <w:spacing w:line="240" w:lineRule="auto"/>
    </w:pPr>
    <w:rPr>
      <w:i/>
      <w:iCs/>
      <w:color w:val="44546A" w:themeColor="text2"/>
      <w:szCs w:val="18"/>
    </w:rPr>
  </w:style>
  <w:style w:type="character" w:styleId="PlaceholderText">
    <w:name w:val="Placeholder Text"/>
    <w:basedOn w:val="DefaultParagraphFont"/>
    <w:uiPriority w:val="99"/>
    <w:semiHidden/>
    <w:rsid w:val="00882F3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299091">
      <w:bodyDiv w:val="1"/>
      <w:marLeft w:val="0"/>
      <w:marRight w:val="0"/>
      <w:marTop w:val="0"/>
      <w:marBottom w:val="0"/>
      <w:divBdr>
        <w:top w:val="none" w:sz="0" w:space="0" w:color="auto"/>
        <w:left w:val="none" w:sz="0" w:space="0" w:color="auto"/>
        <w:bottom w:val="none" w:sz="0" w:space="0" w:color="auto"/>
        <w:right w:val="none" w:sz="0" w:space="0" w:color="auto"/>
      </w:divBdr>
    </w:div>
    <w:div w:id="114099708">
      <w:bodyDiv w:val="1"/>
      <w:marLeft w:val="0"/>
      <w:marRight w:val="0"/>
      <w:marTop w:val="0"/>
      <w:marBottom w:val="0"/>
      <w:divBdr>
        <w:top w:val="none" w:sz="0" w:space="0" w:color="auto"/>
        <w:left w:val="none" w:sz="0" w:space="0" w:color="auto"/>
        <w:bottom w:val="none" w:sz="0" w:space="0" w:color="auto"/>
        <w:right w:val="none" w:sz="0" w:space="0" w:color="auto"/>
      </w:divBdr>
    </w:div>
    <w:div w:id="162282788">
      <w:bodyDiv w:val="1"/>
      <w:marLeft w:val="0"/>
      <w:marRight w:val="0"/>
      <w:marTop w:val="0"/>
      <w:marBottom w:val="0"/>
      <w:divBdr>
        <w:top w:val="none" w:sz="0" w:space="0" w:color="auto"/>
        <w:left w:val="none" w:sz="0" w:space="0" w:color="auto"/>
        <w:bottom w:val="none" w:sz="0" w:space="0" w:color="auto"/>
        <w:right w:val="none" w:sz="0" w:space="0" w:color="auto"/>
      </w:divBdr>
    </w:div>
    <w:div w:id="167253881">
      <w:bodyDiv w:val="1"/>
      <w:marLeft w:val="0"/>
      <w:marRight w:val="0"/>
      <w:marTop w:val="0"/>
      <w:marBottom w:val="0"/>
      <w:divBdr>
        <w:top w:val="none" w:sz="0" w:space="0" w:color="auto"/>
        <w:left w:val="none" w:sz="0" w:space="0" w:color="auto"/>
        <w:bottom w:val="none" w:sz="0" w:space="0" w:color="auto"/>
        <w:right w:val="none" w:sz="0" w:space="0" w:color="auto"/>
      </w:divBdr>
    </w:div>
    <w:div w:id="183640343">
      <w:bodyDiv w:val="1"/>
      <w:marLeft w:val="0"/>
      <w:marRight w:val="0"/>
      <w:marTop w:val="0"/>
      <w:marBottom w:val="0"/>
      <w:divBdr>
        <w:top w:val="none" w:sz="0" w:space="0" w:color="auto"/>
        <w:left w:val="none" w:sz="0" w:space="0" w:color="auto"/>
        <w:bottom w:val="none" w:sz="0" w:space="0" w:color="auto"/>
        <w:right w:val="none" w:sz="0" w:space="0" w:color="auto"/>
      </w:divBdr>
    </w:div>
    <w:div w:id="207303667">
      <w:bodyDiv w:val="1"/>
      <w:marLeft w:val="0"/>
      <w:marRight w:val="0"/>
      <w:marTop w:val="0"/>
      <w:marBottom w:val="0"/>
      <w:divBdr>
        <w:top w:val="none" w:sz="0" w:space="0" w:color="auto"/>
        <w:left w:val="none" w:sz="0" w:space="0" w:color="auto"/>
        <w:bottom w:val="none" w:sz="0" w:space="0" w:color="auto"/>
        <w:right w:val="none" w:sz="0" w:space="0" w:color="auto"/>
      </w:divBdr>
    </w:div>
    <w:div w:id="292441092">
      <w:bodyDiv w:val="1"/>
      <w:marLeft w:val="0"/>
      <w:marRight w:val="0"/>
      <w:marTop w:val="0"/>
      <w:marBottom w:val="0"/>
      <w:divBdr>
        <w:top w:val="none" w:sz="0" w:space="0" w:color="auto"/>
        <w:left w:val="none" w:sz="0" w:space="0" w:color="auto"/>
        <w:bottom w:val="none" w:sz="0" w:space="0" w:color="auto"/>
        <w:right w:val="none" w:sz="0" w:space="0" w:color="auto"/>
      </w:divBdr>
      <w:divsChild>
        <w:div w:id="1483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20461352">
              <w:marLeft w:val="0"/>
              <w:marRight w:val="0"/>
              <w:marTop w:val="0"/>
              <w:marBottom w:val="0"/>
              <w:divBdr>
                <w:top w:val="none" w:sz="0" w:space="0" w:color="auto"/>
                <w:left w:val="none" w:sz="0" w:space="0" w:color="auto"/>
                <w:bottom w:val="none" w:sz="0" w:space="0" w:color="auto"/>
                <w:right w:val="none" w:sz="0" w:space="0" w:color="auto"/>
              </w:divBdr>
              <w:divsChild>
                <w:div w:id="1230112509">
                  <w:marLeft w:val="0"/>
                  <w:marRight w:val="0"/>
                  <w:marTop w:val="0"/>
                  <w:marBottom w:val="0"/>
                  <w:divBdr>
                    <w:top w:val="none" w:sz="0" w:space="0" w:color="auto"/>
                    <w:left w:val="none" w:sz="0" w:space="0" w:color="auto"/>
                    <w:bottom w:val="none" w:sz="0" w:space="0" w:color="auto"/>
                    <w:right w:val="none" w:sz="0" w:space="0" w:color="auto"/>
                  </w:divBdr>
                  <w:divsChild>
                    <w:div w:id="112751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953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51966150">
              <w:marLeft w:val="0"/>
              <w:marRight w:val="0"/>
              <w:marTop w:val="0"/>
              <w:marBottom w:val="0"/>
              <w:divBdr>
                <w:top w:val="none" w:sz="0" w:space="0" w:color="auto"/>
                <w:left w:val="none" w:sz="0" w:space="0" w:color="auto"/>
                <w:bottom w:val="none" w:sz="0" w:space="0" w:color="auto"/>
                <w:right w:val="none" w:sz="0" w:space="0" w:color="auto"/>
              </w:divBdr>
              <w:divsChild>
                <w:div w:id="1352993574">
                  <w:marLeft w:val="0"/>
                  <w:marRight w:val="0"/>
                  <w:marTop w:val="0"/>
                  <w:marBottom w:val="0"/>
                  <w:divBdr>
                    <w:top w:val="none" w:sz="0" w:space="0" w:color="auto"/>
                    <w:left w:val="none" w:sz="0" w:space="0" w:color="auto"/>
                    <w:bottom w:val="none" w:sz="0" w:space="0" w:color="auto"/>
                    <w:right w:val="none" w:sz="0" w:space="0" w:color="auto"/>
                  </w:divBdr>
                  <w:divsChild>
                    <w:div w:id="4896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356975">
          <w:marLeft w:val="0"/>
          <w:marRight w:val="0"/>
          <w:marTop w:val="0"/>
          <w:marBottom w:val="0"/>
          <w:divBdr>
            <w:top w:val="none" w:sz="0" w:space="0" w:color="auto"/>
            <w:left w:val="none" w:sz="0" w:space="0" w:color="auto"/>
            <w:bottom w:val="none" w:sz="0" w:space="0" w:color="auto"/>
            <w:right w:val="none" w:sz="0" w:space="0" w:color="auto"/>
          </w:divBdr>
        </w:div>
      </w:divsChild>
    </w:div>
    <w:div w:id="341444481">
      <w:bodyDiv w:val="1"/>
      <w:marLeft w:val="0"/>
      <w:marRight w:val="0"/>
      <w:marTop w:val="0"/>
      <w:marBottom w:val="0"/>
      <w:divBdr>
        <w:top w:val="none" w:sz="0" w:space="0" w:color="auto"/>
        <w:left w:val="none" w:sz="0" w:space="0" w:color="auto"/>
        <w:bottom w:val="none" w:sz="0" w:space="0" w:color="auto"/>
        <w:right w:val="none" w:sz="0" w:space="0" w:color="auto"/>
      </w:divBdr>
    </w:div>
    <w:div w:id="352346633">
      <w:bodyDiv w:val="1"/>
      <w:marLeft w:val="0"/>
      <w:marRight w:val="0"/>
      <w:marTop w:val="0"/>
      <w:marBottom w:val="0"/>
      <w:divBdr>
        <w:top w:val="none" w:sz="0" w:space="0" w:color="auto"/>
        <w:left w:val="none" w:sz="0" w:space="0" w:color="auto"/>
        <w:bottom w:val="none" w:sz="0" w:space="0" w:color="auto"/>
        <w:right w:val="none" w:sz="0" w:space="0" w:color="auto"/>
      </w:divBdr>
    </w:div>
    <w:div w:id="383874557">
      <w:bodyDiv w:val="1"/>
      <w:marLeft w:val="0"/>
      <w:marRight w:val="0"/>
      <w:marTop w:val="0"/>
      <w:marBottom w:val="0"/>
      <w:divBdr>
        <w:top w:val="none" w:sz="0" w:space="0" w:color="auto"/>
        <w:left w:val="none" w:sz="0" w:space="0" w:color="auto"/>
        <w:bottom w:val="none" w:sz="0" w:space="0" w:color="auto"/>
        <w:right w:val="none" w:sz="0" w:space="0" w:color="auto"/>
      </w:divBdr>
    </w:div>
    <w:div w:id="585648684">
      <w:bodyDiv w:val="1"/>
      <w:marLeft w:val="0"/>
      <w:marRight w:val="0"/>
      <w:marTop w:val="0"/>
      <w:marBottom w:val="0"/>
      <w:divBdr>
        <w:top w:val="none" w:sz="0" w:space="0" w:color="auto"/>
        <w:left w:val="none" w:sz="0" w:space="0" w:color="auto"/>
        <w:bottom w:val="none" w:sz="0" w:space="0" w:color="auto"/>
        <w:right w:val="none" w:sz="0" w:space="0" w:color="auto"/>
      </w:divBdr>
    </w:div>
    <w:div w:id="610086088">
      <w:bodyDiv w:val="1"/>
      <w:marLeft w:val="0"/>
      <w:marRight w:val="0"/>
      <w:marTop w:val="0"/>
      <w:marBottom w:val="0"/>
      <w:divBdr>
        <w:top w:val="none" w:sz="0" w:space="0" w:color="auto"/>
        <w:left w:val="none" w:sz="0" w:space="0" w:color="auto"/>
        <w:bottom w:val="none" w:sz="0" w:space="0" w:color="auto"/>
        <w:right w:val="none" w:sz="0" w:space="0" w:color="auto"/>
      </w:divBdr>
    </w:div>
    <w:div w:id="775978694">
      <w:bodyDiv w:val="1"/>
      <w:marLeft w:val="0"/>
      <w:marRight w:val="0"/>
      <w:marTop w:val="0"/>
      <w:marBottom w:val="0"/>
      <w:divBdr>
        <w:top w:val="none" w:sz="0" w:space="0" w:color="auto"/>
        <w:left w:val="none" w:sz="0" w:space="0" w:color="auto"/>
        <w:bottom w:val="none" w:sz="0" w:space="0" w:color="auto"/>
        <w:right w:val="none" w:sz="0" w:space="0" w:color="auto"/>
      </w:divBdr>
    </w:div>
    <w:div w:id="819004562">
      <w:bodyDiv w:val="1"/>
      <w:marLeft w:val="0"/>
      <w:marRight w:val="0"/>
      <w:marTop w:val="0"/>
      <w:marBottom w:val="0"/>
      <w:divBdr>
        <w:top w:val="none" w:sz="0" w:space="0" w:color="auto"/>
        <w:left w:val="none" w:sz="0" w:space="0" w:color="auto"/>
        <w:bottom w:val="none" w:sz="0" w:space="0" w:color="auto"/>
        <w:right w:val="none" w:sz="0" w:space="0" w:color="auto"/>
      </w:divBdr>
    </w:div>
    <w:div w:id="962923525">
      <w:bodyDiv w:val="1"/>
      <w:marLeft w:val="0"/>
      <w:marRight w:val="0"/>
      <w:marTop w:val="0"/>
      <w:marBottom w:val="0"/>
      <w:divBdr>
        <w:top w:val="none" w:sz="0" w:space="0" w:color="auto"/>
        <w:left w:val="none" w:sz="0" w:space="0" w:color="auto"/>
        <w:bottom w:val="none" w:sz="0" w:space="0" w:color="auto"/>
        <w:right w:val="none" w:sz="0" w:space="0" w:color="auto"/>
      </w:divBdr>
    </w:div>
    <w:div w:id="984045673">
      <w:bodyDiv w:val="1"/>
      <w:marLeft w:val="0"/>
      <w:marRight w:val="0"/>
      <w:marTop w:val="0"/>
      <w:marBottom w:val="0"/>
      <w:divBdr>
        <w:top w:val="none" w:sz="0" w:space="0" w:color="auto"/>
        <w:left w:val="none" w:sz="0" w:space="0" w:color="auto"/>
        <w:bottom w:val="none" w:sz="0" w:space="0" w:color="auto"/>
        <w:right w:val="none" w:sz="0" w:space="0" w:color="auto"/>
      </w:divBdr>
      <w:divsChild>
        <w:div w:id="1556357701">
          <w:marLeft w:val="0"/>
          <w:marRight w:val="0"/>
          <w:marTop w:val="0"/>
          <w:marBottom w:val="0"/>
          <w:divBdr>
            <w:top w:val="none" w:sz="0" w:space="0" w:color="auto"/>
            <w:left w:val="none" w:sz="0" w:space="0" w:color="auto"/>
            <w:bottom w:val="none" w:sz="0" w:space="0" w:color="auto"/>
            <w:right w:val="none" w:sz="0" w:space="0" w:color="auto"/>
          </w:divBdr>
          <w:divsChild>
            <w:div w:id="1781759174">
              <w:marLeft w:val="0"/>
              <w:marRight w:val="0"/>
              <w:marTop w:val="0"/>
              <w:marBottom w:val="0"/>
              <w:divBdr>
                <w:top w:val="none" w:sz="0" w:space="0" w:color="auto"/>
                <w:left w:val="none" w:sz="0" w:space="0" w:color="auto"/>
                <w:bottom w:val="none" w:sz="0" w:space="0" w:color="auto"/>
                <w:right w:val="none" w:sz="0" w:space="0" w:color="auto"/>
              </w:divBdr>
              <w:divsChild>
                <w:div w:id="836384561">
                  <w:marLeft w:val="0"/>
                  <w:marRight w:val="0"/>
                  <w:marTop w:val="0"/>
                  <w:marBottom w:val="0"/>
                  <w:divBdr>
                    <w:top w:val="none" w:sz="0" w:space="0" w:color="auto"/>
                    <w:left w:val="none" w:sz="0" w:space="0" w:color="auto"/>
                    <w:bottom w:val="none" w:sz="0" w:space="0" w:color="auto"/>
                    <w:right w:val="none" w:sz="0" w:space="0" w:color="auto"/>
                  </w:divBdr>
                  <w:divsChild>
                    <w:div w:id="728192971">
                      <w:marLeft w:val="0"/>
                      <w:marRight w:val="0"/>
                      <w:marTop w:val="0"/>
                      <w:marBottom w:val="0"/>
                      <w:divBdr>
                        <w:top w:val="none" w:sz="0" w:space="0" w:color="auto"/>
                        <w:left w:val="none" w:sz="0" w:space="0" w:color="auto"/>
                        <w:bottom w:val="none" w:sz="0" w:space="0" w:color="auto"/>
                        <w:right w:val="none" w:sz="0" w:space="0" w:color="auto"/>
                      </w:divBdr>
                      <w:divsChild>
                        <w:div w:id="1700734823">
                          <w:marLeft w:val="0"/>
                          <w:marRight w:val="0"/>
                          <w:marTop w:val="0"/>
                          <w:marBottom w:val="0"/>
                          <w:divBdr>
                            <w:top w:val="none" w:sz="0" w:space="0" w:color="auto"/>
                            <w:left w:val="none" w:sz="0" w:space="0" w:color="auto"/>
                            <w:bottom w:val="none" w:sz="0" w:space="0" w:color="auto"/>
                            <w:right w:val="none" w:sz="0" w:space="0" w:color="auto"/>
                          </w:divBdr>
                          <w:divsChild>
                            <w:div w:id="1840386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8115669">
      <w:bodyDiv w:val="1"/>
      <w:marLeft w:val="0"/>
      <w:marRight w:val="0"/>
      <w:marTop w:val="0"/>
      <w:marBottom w:val="0"/>
      <w:divBdr>
        <w:top w:val="none" w:sz="0" w:space="0" w:color="auto"/>
        <w:left w:val="none" w:sz="0" w:space="0" w:color="auto"/>
        <w:bottom w:val="none" w:sz="0" w:space="0" w:color="auto"/>
        <w:right w:val="none" w:sz="0" w:space="0" w:color="auto"/>
      </w:divBdr>
    </w:div>
    <w:div w:id="1062099481">
      <w:bodyDiv w:val="1"/>
      <w:marLeft w:val="0"/>
      <w:marRight w:val="0"/>
      <w:marTop w:val="0"/>
      <w:marBottom w:val="0"/>
      <w:divBdr>
        <w:top w:val="none" w:sz="0" w:space="0" w:color="auto"/>
        <w:left w:val="none" w:sz="0" w:space="0" w:color="auto"/>
        <w:bottom w:val="none" w:sz="0" w:space="0" w:color="auto"/>
        <w:right w:val="none" w:sz="0" w:space="0" w:color="auto"/>
      </w:divBdr>
    </w:div>
    <w:div w:id="1222909179">
      <w:bodyDiv w:val="1"/>
      <w:marLeft w:val="0"/>
      <w:marRight w:val="0"/>
      <w:marTop w:val="0"/>
      <w:marBottom w:val="0"/>
      <w:divBdr>
        <w:top w:val="none" w:sz="0" w:space="0" w:color="auto"/>
        <w:left w:val="none" w:sz="0" w:space="0" w:color="auto"/>
        <w:bottom w:val="none" w:sz="0" w:space="0" w:color="auto"/>
        <w:right w:val="none" w:sz="0" w:space="0" w:color="auto"/>
      </w:divBdr>
    </w:div>
    <w:div w:id="1247420342">
      <w:bodyDiv w:val="1"/>
      <w:marLeft w:val="0"/>
      <w:marRight w:val="0"/>
      <w:marTop w:val="0"/>
      <w:marBottom w:val="0"/>
      <w:divBdr>
        <w:top w:val="none" w:sz="0" w:space="0" w:color="auto"/>
        <w:left w:val="none" w:sz="0" w:space="0" w:color="auto"/>
        <w:bottom w:val="none" w:sz="0" w:space="0" w:color="auto"/>
        <w:right w:val="none" w:sz="0" w:space="0" w:color="auto"/>
      </w:divBdr>
    </w:div>
    <w:div w:id="1260333222">
      <w:bodyDiv w:val="1"/>
      <w:marLeft w:val="0"/>
      <w:marRight w:val="0"/>
      <w:marTop w:val="0"/>
      <w:marBottom w:val="0"/>
      <w:divBdr>
        <w:top w:val="none" w:sz="0" w:space="0" w:color="auto"/>
        <w:left w:val="none" w:sz="0" w:space="0" w:color="auto"/>
        <w:bottom w:val="none" w:sz="0" w:space="0" w:color="auto"/>
        <w:right w:val="none" w:sz="0" w:space="0" w:color="auto"/>
      </w:divBdr>
      <w:divsChild>
        <w:div w:id="8959507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7408594">
              <w:marLeft w:val="0"/>
              <w:marRight w:val="0"/>
              <w:marTop w:val="0"/>
              <w:marBottom w:val="0"/>
              <w:divBdr>
                <w:top w:val="none" w:sz="0" w:space="0" w:color="auto"/>
                <w:left w:val="none" w:sz="0" w:space="0" w:color="auto"/>
                <w:bottom w:val="none" w:sz="0" w:space="0" w:color="auto"/>
                <w:right w:val="none" w:sz="0" w:space="0" w:color="auto"/>
              </w:divBdr>
              <w:divsChild>
                <w:div w:id="986593474">
                  <w:marLeft w:val="0"/>
                  <w:marRight w:val="0"/>
                  <w:marTop w:val="0"/>
                  <w:marBottom w:val="0"/>
                  <w:divBdr>
                    <w:top w:val="none" w:sz="0" w:space="0" w:color="auto"/>
                    <w:left w:val="none" w:sz="0" w:space="0" w:color="auto"/>
                    <w:bottom w:val="none" w:sz="0" w:space="0" w:color="auto"/>
                    <w:right w:val="none" w:sz="0" w:space="0" w:color="auto"/>
                  </w:divBdr>
                  <w:divsChild>
                    <w:div w:id="106787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97479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059161099">
              <w:marLeft w:val="0"/>
              <w:marRight w:val="0"/>
              <w:marTop w:val="0"/>
              <w:marBottom w:val="0"/>
              <w:divBdr>
                <w:top w:val="none" w:sz="0" w:space="0" w:color="auto"/>
                <w:left w:val="none" w:sz="0" w:space="0" w:color="auto"/>
                <w:bottom w:val="none" w:sz="0" w:space="0" w:color="auto"/>
                <w:right w:val="none" w:sz="0" w:space="0" w:color="auto"/>
              </w:divBdr>
              <w:divsChild>
                <w:div w:id="1937900681">
                  <w:marLeft w:val="0"/>
                  <w:marRight w:val="0"/>
                  <w:marTop w:val="0"/>
                  <w:marBottom w:val="0"/>
                  <w:divBdr>
                    <w:top w:val="none" w:sz="0" w:space="0" w:color="auto"/>
                    <w:left w:val="none" w:sz="0" w:space="0" w:color="auto"/>
                    <w:bottom w:val="none" w:sz="0" w:space="0" w:color="auto"/>
                    <w:right w:val="none" w:sz="0" w:space="0" w:color="auto"/>
                  </w:divBdr>
                  <w:divsChild>
                    <w:div w:id="45017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787925">
          <w:marLeft w:val="0"/>
          <w:marRight w:val="0"/>
          <w:marTop w:val="0"/>
          <w:marBottom w:val="0"/>
          <w:divBdr>
            <w:top w:val="none" w:sz="0" w:space="0" w:color="auto"/>
            <w:left w:val="none" w:sz="0" w:space="0" w:color="auto"/>
            <w:bottom w:val="none" w:sz="0" w:space="0" w:color="auto"/>
            <w:right w:val="none" w:sz="0" w:space="0" w:color="auto"/>
          </w:divBdr>
        </w:div>
      </w:divsChild>
    </w:div>
    <w:div w:id="1294212627">
      <w:bodyDiv w:val="1"/>
      <w:marLeft w:val="0"/>
      <w:marRight w:val="0"/>
      <w:marTop w:val="0"/>
      <w:marBottom w:val="0"/>
      <w:divBdr>
        <w:top w:val="none" w:sz="0" w:space="0" w:color="auto"/>
        <w:left w:val="none" w:sz="0" w:space="0" w:color="auto"/>
        <w:bottom w:val="none" w:sz="0" w:space="0" w:color="auto"/>
        <w:right w:val="none" w:sz="0" w:space="0" w:color="auto"/>
      </w:divBdr>
    </w:div>
    <w:div w:id="1313020309">
      <w:bodyDiv w:val="1"/>
      <w:marLeft w:val="0"/>
      <w:marRight w:val="0"/>
      <w:marTop w:val="0"/>
      <w:marBottom w:val="0"/>
      <w:divBdr>
        <w:top w:val="none" w:sz="0" w:space="0" w:color="auto"/>
        <w:left w:val="none" w:sz="0" w:space="0" w:color="auto"/>
        <w:bottom w:val="none" w:sz="0" w:space="0" w:color="auto"/>
        <w:right w:val="none" w:sz="0" w:space="0" w:color="auto"/>
      </w:divBdr>
    </w:div>
    <w:div w:id="1489401972">
      <w:bodyDiv w:val="1"/>
      <w:marLeft w:val="0"/>
      <w:marRight w:val="0"/>
      <w:marTop w:val="0"/>
      <w:marBottom w:val="0"/>
      <w:divBdr>
        <w:top w:val="none" w:sz="0" w:space="0" w:color="auto"/>
        <w:left w:val="none" w:sz="0" w:space="0" w:color="auto"/>
        <w:bottom w:val="none" w:sz="0" w:space="0" w:color="auto"/>
        <w:right w:val="none" w:sz="0" w:space="0" w:color="auto"/>
      </w:divBdr>
    </w:div>
    <w:div w:id="1688481881">
      <w:bodyDiv w:val="1"/>
      <w:marLeft w:val="0"/>
      <w:marRight w:val="0"/>
      <w:marTop w:val="0"/>
      <w:marBottom w:val="0"/>
      <w:divBdr>
        <w:top w:val="none" w:sz="0" w:space="0" w:color="auto"/>
        <w:left w:val="none" w:sz="0" w:space="0" w:color="auto"/>
        <w:bottom w:val="none" w:sz="0" w:space="0" w:color="auto"/>
        <w:right w:val="none" w:sz="0" w:space="0" w:color="auto"/>
      </w:divBdr>
    </w:div>
    <w:div w:id="1692098953">
      <w:bodyDiv w:val="1"/>
      <w:marLeft w:val="0"/>
      <w:marRight w:val="0"/>
      <w:marTop w:val="0"/>
      <w:marBottom w:val="0"/>
      <w:divBdr>
        <w:top w:val="none" w:sz="0" w:space="0" w:color="auto"/>
        <w:left w:val="none" w:sz="0" w:space="0" w:color="auto"/>
        <w:bottom w:val="none" w:sz="0" w:space="0" w:color="auto"/>
        <w:right w:val="none" w:sz="0" w:space="0" w:color="auto"/>
      </w:divBdr>
      <w:divsChild>
        <w:div w:id="996345459">
          <w:marLeft w:val="0"/>
          <w:marRight w:val="0"/>
          <w:marTop w:val="0"/>
          <w:marBottom w:val="0"/>
          <w:divBdr>
            <w:top w:val="none" w:sz="0" w:space="0" w:color="auto"/>
            <w:left w:val="none" w:sz="0" w:space="0" w:color="auto"/>
            <w:bottom w:val="none" w:sz="0" w:space="0" w:color="auto"/>
            <w:right w:val="none" w:sz="0" w:space="0" w:color="auto"/>
          </w:divBdr>
          <w:divsChild>
            <w:div w:id="2712905">
              <w:marLeft w:val="0"/>
              <w:marRight w:val="0"/>
              <w:marTop w:val="0"/>
              <w:marBottom w:val="0"/>
              <w:divBdr>
                <w:top w:val="none" w:sz="0" w:space="0" w:color="auto"/>
                <w:left w:val="none" w:sz="0" w:space="0" w:color="auto"/>
                <w:bottom w:val="none" w:sz="0" w:space="0" w:color="auto"/>
                <w:right w:val="none" w:sz="0" w:space="0" w:color="auto"/>
              </w:divBdr>
              <w:divsChild>
                <w:div w:id="2027828564">
                  <w:marLeft w:val="0"/>
                  <w:marRight w:val="0"/>
                  <w:marTop w:val="0"/>
                  <w:marBottom w:val="0"/>
                  <w:divBdr>
                    <w:top w:val="none" w:sz="0" w:space="0" w:color="auto"/>
                    <w:left w:val="none" w:sz="0" w:space="0" w:color="auto"/>
                    <w:bottom w:val="none" w:sz="0" w:space="0" w:color="auto"/>
                    <w:right w:val="none" w:sz="0" w:space="0" w:color="auto"/>
                  </w:divBdr>
                  <w:divsChild>
                    <w:div w:id="1042562806">
                      <w:marLeft w:val="0"/>
                      <w:marRight w:val="0"/>
                      <w:marTop w:val="0"/>
                      <w:marBottom w:val="0"/>
                      <w:divBdr>
                        <w:top w:val="none" w:sz="0" w:space="0" w:color="auto"/>
                        <w:left w:val="none" w:sz="0" w:space="0" w:color="auto"/>
                        <w:bottom w:val="none" w:sz="0" w:space="0" w:color="auto"/>
                        <w:right w:val="none" w:sz="0" w:space="0" w:color="auto"/>
                      </w:divBdr>
                      <w:divsChild>
                        <w:div w:id="353923799">
                          <w:marLeft w:val="0"/>
                          <w:marRight w:val="0"/>
                          <w:marTop w:val="0"/>
                          <w:marBottom w:val="0"/>
                          <w:divBdr>
                            <w:top w:val="none" w:sz="0" w:space="0" w:color="auto"/>
                            <w:left w:val="none" w:sz="0" w:space="0" w:color="auto"/>
                            <w:bottom w:val="none" w:sz="0" w:space="0" w:color="auto"/>
                            <w:right w:val="none" w:sz="0" w:space="0" w:color="auto"/>
                          </w:divBdr>
                          <w:divsChild>
                            <w:div w:id="74364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3844028">
      <w:bodyDiv w:val="1"/>
      <w:marLeft w:val="0"/>
      <w:marRight w:val="0"/>
      <w:marTop w:val="0"/>
      <w:marBottom w:val="0"/>
      <w:divBdr>
        <w:top w:val="none" w:sz="0" w:space="0" w:color="auto"/>
        <w:left w:val="none" w:sz="0" w:space="0" w:color="auto"/>
        <w:bottom w:val="none" w:sz="0" w:space="0" w:color="auto"/>
        <w:right w:val="none" w:sz="0" w:space="0" w:color="auto"/>
      </w:divBdr>
    </w:div>
    <w:div w:id="1767530827">
      <w:bodyDiv w:val="1"/>
      <w:marLeft w:val="0"/>
      <w:marRight w:val="0"/>
      <w:marTop w:val="0"/>
      <w:marBottom w:val="0"/>
      <w:divBdr>
        <w:top w:val="none" w:sz="0" w:space="0" w:color="auto"/>
        <w:left w:val="none" w:sz="0" w:space="0" w:color="auto"/>
        <w:bottom w:val="none" w:sz="0" w:space="0" w:color="auto"/>
        <w:right w:val="none" w:sz="0" w:space="0" w:color="auto"/>
      </w:divBdr>
    </w:div>
    <w:div w:id="1810518402">
      <w:bodyDiv w:val="1"/>
      <w:marLeft w:val="0"/>
      <w:marRight w:val="0"/>
      <w:marTop w:val="0"/>
      <w:marBottom w:val="0"/>
      <w:divBdr>
        <w:top w:val="none" w:sz="0" w:space="0" w:color="auto"/>
        <w:left w:val="none" w:sz="0" w:space="0" w:color="auto"/>
        <w:bottom w:val="none" w:sz="0" w:space="0" w:color="auto"/>
        <w:right w:val="none" w:sz="0" w:space="0" w:color="auto"/>
      </w:divBdr>
    </w:div>
    <w:div w:id="1850631333">
      <w:bodyDiv w:val="1"/>
      <w:marLeft w:val="0"/>
      <w:marRight w:val="0"/>
      <w:marTop w:val="0"/>
      <w:marBottom w:val="0"/>
      <w:divBdr>
        <w:top w:val="none" w:sz="0" w:space="0" w:color="auto"/>
        <w:left w:val="none" w:sz="0" w:space="0" w:color="auto"/>
        <w:bottom w:val="none" w:sz="0" w:space="0" w:color="auto"/>
        <w:right w:val="none" w:sz="0" w:space="0" w:color="auto"/>
      </w:divBdr>
    </w:div>
    <w:div w:id="1864434986">
      <w:bodyDiv w:val="1"/>
      <w:marLeft w:val="0"/>
      <w:marRight w:val="0"/>
      <w:marTop w:val="0"/>
      <w:marBottom w:val="0"/>
      <w:divBdr>
        <w:top w:val="none" w:sz="0" w:space="0" w:color="auto"/>
        <w:left w:val="none" w:sz="0" w:space="0" w:color="auto"/>
        <w:bottom w:val="none" w:sz="0" w:space="0" w:color="auto"/>
        <w:right w:val="none" w:sz="0" w:space="0" w:color="auto"/>
      </w:divBdr>
      <w:divsChild>
        <w:div w:id="157045232">
          <w:marLeft w:val="0"/>
          <w:marRight w:val="0"/>
          <w:marTop w:val="0"/>
          <w:marBottom w:val="0"/>
          <w:divBdr>
            <w:top w:val="none" w:sz="0" w:space="0" w:color="auto"/>
            <w:left w:val="none" w:sz="0" w:space="0" w:color="auto"/>
            <w:bottom w:val="none" w:sz="0" w:space="0" w:color="auto"/>
            <w:right w:val="none" w:sz="0" w:space="0" w:color="auto"/>
          </w:divBdr>
        </w:div>
        <w:div w:id="37455068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543055583">
              <w:marLeft w:val="0"/>
              <w:marRight w:val="0"/>
              <w:marTop w:val="0"/>
              <w:marBottom w:val="0"/>
              <w:divBdr>
                <w:top w:val="none" w:sz="0" w:space="0" w:color="auto"/>
                <w:left w:val="none" w:sz="0" w:space="0" w:color="auto"/>
                <w:bottom w:val="none" w:sz="0" w:space="0" w:color="auto"/>
                <w:right w:val="none" w:sz="0" w:space="0" w:color="auto"/>
              </w:divBdr>
              <w:divsChild>
                <w:div w:id="1256282351">
                  <w:marLeft w:val="0"/>
                  <w:marRight w:val="0"/>
                  <w:marTop w:val="0"/>
                  <w:marBottom w:val="0"/>
                  <w:divBdr>
                    <w:top w:val="none" w:sz="0" w:space="0" w:color="auto"/>
                    <w:left w:val="none" w:sz="0" w:space="0" w:color="auto"/>
                    <w:bottom w:val="none" w:sz="0" w:space="0" w:color="auto"/>
                    <w:right w:val="none" w:sz="0" w:space="0" w:color="auto"/>
                  </w:divBdr>
                  <w:divsChild>
                    <w:div w:id="82255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77793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518617679">
              <w:marLeft w:val="0"/>
              <w:marRight w:val="0"/>
              <w:marTop w:val="0"/>
              <w:marBottom w:val="0"/>
              <w:divBdr>
                <w:top w:val="none" w:sz="0" w:space="0" w:color="auto"/>
                <w:left w:val="none" w:sz="0" w:space="0" w:color="auto"/>
                <w:bottom w:val="none" w:sz="0" w:space="0" w:color="auto"/>
                <w:right w:val="none" w:sz="0" w:space="0" w:color="auto"/>
              </w:divBdr>
              <w:divsChild>
                <w:div w:id="940065739">
                  <w:marLeft w:val="0"/>
                  <w:marRight w:val="0"/>
                  <w:marTop w:val="0"/>
                  <w:marBottom w:val="0"/>
                  <w:divBdr>
                    <w:top w:val="none" w:sz="0" w:space="0" w:color="auto"/>
                    <w:left w:val="none" w:sz="0" w:space="0" w:color="auto"/>
                    <w:bottom w:val="none" w:sz="0" w:space="0" w:color="auto"/>
                    <w:right w:val="none" w:sz="0" w:space="0" w:color="auto"/>
                  </w:divBdr>
                  <w:divsChild>
                    <w:div w:id="1974601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2033344">
      <w:bodyDiv w:val="1"/>
      <w:marLeft w:val="0"/>
      <w:marRight w:val="0"/>
      <w:marTop w:val="0"/>
      <w:marBottom w:val="0"/>
      <w:divBdr>
        <w:top w:val="none" w:sz="0" w:space="0" w:color="auto"/>
        <w:left w:val="none" w:sz="0" w:space="0" w:color="auto"/>
        <w:bottom w:val="none" w:sz="0" w:space="0" w:color="auto"/>
        <w:right w:val="none" w:sz="0" w:space="0" w:color="auto"/>
      </w:divBdr>
    </w:div>
    <w:div w:id="1978876603">
      <w:bodyDiv w:val="1"/>
      <w:marLeft w:val="0"/>
      <w:marRight w:val="0"/>
      <w:marTop w:val="0"/>
      <w:marBottom w:val="0"/>
      <w:divBdr>
        <w:top w:val="none" w:sz="0" w:space="0" w:color="auto"/>
        <w:left w:val="none" w:sz="0" w:space="0" w:color="auto"/>
        <w:bottom w:val="none" w:sz="0" w:space="0" w:color="auto"/>
        <w:right w:val="none" w:sz="0" w:space="0" w:color="auto"/>
      </w:divBdr>
    </w:div>
    <w:div w:id="1979066445">
      <w:bodyDiv w:val="1"/>
      <w:marLeft w:val="0"/>
      <w:marRight w:val="0"/>
      <w:marTop w:val="0"/>
      <w:marBottom w:val="0"/>
      <w:divBdr>
        <w:top w:val="none" w:sz="0" w:space="0" w:color="auto"/>
        <w:left w:val="none" w:sz="0" w:space="0" w:color="auto"/>
        <w:bottom w:val="none" w:sz="0" w:space="0" w:color="auto"/>
        <w:right w:val="none" w:sz="0" w:space="0" w:color="auto"/>
      </w:divBdr>
      <w:divsChild>
        <w:div w:id="1853371258">
          <w:marLeft w:val="0"/>
          <w:marRight w:val="0"/>
          <w:marTop w:val="0"/>
          <w:marBottom w:val="0"/>
          <w:divBdr>
            <w:top w:val="none" w:sz="0" w:space="0" w:color="auto"/>
            <w:left w:val="none" w:sz="0" w:space="0" w:color="auto"/>
            <w:bottom w:val="none" w:sz="0" w:space="0" w:color="auto"/>
            <w:right w:val="none" w:sz="0" w:space="0" w:color="auto"/>
          </w:divBdr>
          <w:divsChild>
            <w:div w:id="161237510">
              <w:marLeft w:val="0"/>
              <w:marRight w:val="0"/>
              <w:marTop w:val="0"/>
              <w:marBottom w:val="0"/>
              <w:divBdr>
                <w:top w:val="none" w:sz="0" w:space="0" w:color="auto"/>
                <w:left w:val="none" w:sz="0" w:space="0" w:color="auto"/>
                <w:bottom w:val="none" w:sz="0" w:space="0" w:color="auto"/>
                <w:right w:val="none" w:sz="0" w:space="0" w:color="auto"/>
              </w:divBdr>
              <w:divsChild>
                <w:div w:id="2089189162">
                  <w:marLeft w:val="0"/>
                  <w:marRight w:val="0"/>
                  <w:marTop w:val="0"/>
                  <w:marBottom w:val="0"/>
                  <w:divBdr>
                    <w:top w:val="none" w:sz="0" w:space="0" w:color="auto"/>
                    <w:left w:val="none" w:sz="0" w:space="0" w:color="auto"/>
                    <w:bottom w:val="none" w:sz="0" w:space="0" w:color="auto"/>
                    <w:right w:val="none" w:sz="0" w:space="0" w:color="auto"/>
                  </w:divBdr>
                  <w:divsChild>
                    <w:div w:id="1338339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microsoft.com/office/2020/10/relationships/intelligence" Target="intelligence2.xml"/><Relationship Id="rId2" Type="http://schemas.openxmlformats.org/officeDocument/2006/relationships/customXml" Target="../customXml/item2.xml"/><Relationship Id="rId16"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people" Target="people.xml"/></Relationships>
</file>

<file path=word/documenttasks/documenttasks1.xml><?xml version="1.0" encoding="utf-8"?>
<t:Tasks xmlns:t="http://schemas.microsoft.com/office/tasks/2019/documenttasks" xmlns:oel="http://schemas.microsoft.com/office/2019/extlst">
  <t:Task id="{6FB2995F-B318-4C78-8E28-89F81A11A543}">
    <t:Anchor>
      <t:Comment id="1776663427"/>
    </t:Anchor>
    <t:History>
      <t:Event id="{04EFD567-1926-4E5C-B1F5-EB29B34EC9A0}" time="2023-03-16T10:28:11.051Z">
        <t:Attribution userId="S::hgathercole@righttoplay.com::c511690d-8b92-4fd0-a883-1415fa5c8ba2" userProvider="AD" userName="Henry Gathercole"/>
        <t:Anchor>
          <t:Comment id="1776663427"/>
        </t:Anchor>
        <t:Create/>
      </t:Event>
      <t:Event id="{14D0978E-CDF5-4446-83C3-8C522B22998F}" time="2023-03-16T10:28:11.051Z">
        <t:Attribution userId="S::hgathercole@righttoplay.com::c511690d-8b92-4fd0-a883-1415fa5c8ba2" userProvider="AD" userName="Henry Gathercole"/>
        <t:Anchor>
          <t:Comment id="1776663427"/>
        </t:Anchor>
        <t:Assign userId="S::dhajali@righttoplay.com::76eb8a9c-7639-40a4-8c87-cace772e5388" userProvider="AD" userName="Dima Haj Ali"/>
      </t:Event>
      <t:Event id="{68D2852E-8B73-4C81-B12F-BCACC3557EBF}" time="2023-03-16T10:28:11.051Z">
        <t:Attribution userId="S::hgathercole@righttoplay.com::c511690d-8b92-4fd0-a883-1415fa5c8ba2" userProvider="AD" userName="Henry Gathercole"/>
        <t:Anchor>
          <t:Comment id="1776663427"/>
        </t:Anchor>
        <t:SetTitle title="@Dima or @Rasha do we know the reason why the baseline only included a control group in Gaza and not West Bank?"/>
      </t:Event>
    </t:History>
  </t:Task>
  <t:Task id="{0B37BA12-29E7-4588-AEDE-12E19DC4BFF2}">
    <t:Anchor>
      <t:Comment id="1606492642"/>
    </t:Anchor>
    <t:History>
      <t:Event id="{9CE31292-E40F-472C-97ED-B5C49DE1D379}" time="2023-03-22T14:27:27.868Z">
        <t:Attribution userId="S::stephanie.acker@proteknon.net::5954a16b-97f4-40c4-b78d-ab94184aa06a" userProvider="AD" userName="Stephanie Acker"/>
        <t:Anchor>
          <t:Comment id="1606492642"/>
        </t:Anchor>
        <t:Create/>
      </t:Event>
      <t:Event id="{824B9DA4-9C9F-4BEB-9833-58200ED1B872}" time="2023-03-22T14:27:27.868Z">
        <t:Attribution userId="S::stephanie.acker@proteknon.net::5954a16b-97f4-40c4-b78d-ab94184aa06a" userProvider="AD" userName="Stephanie Acker"/>
        <t:Anchor>
          <t:Comment id="1606492642"/>
        </t:Anchor>
        <t:Assign userId="S::clare.feinstein@proteknon.net::40a53d19-bb54-498c-aa46-1ef140d08f87" userProvider="AD" userName="Clare Feinstein"/>
      </t:Event>
      <t:Event id="{D2387D1D-2E89-4EF2-A079-3513DBA77590}" time="2023-03-22T14:27:27.868Z">
        <t:Attribution userId="S::stephanie.acker@proteknon.net::5954a16b-97f4-40c4-b78d-ab94184aa06a" userProvider="AD" userName="Stephanie Acker"/>
        <t:Anchor>
          <t:Comment id="1606492642"/>
        </t:Anchor>
        <t:SetTitle title="@Clare Feinstein - I'm unclear on whether they were reacting to the whole idea or just the details about what would need to happen; struck this final sentence but kept the major point that there could be a community-based team who helps steer it forward"/>
      </t:Event>
      <t:Event id="{3252207E-3D7E-4F65-A721-6F8ED0CB8D9E}" time="2023-03-22T14:27:32.722Z">
        <t:Attribution userId="S::stephanie.acker@proteknon.net::5954a16b-97f4-40c4-b78d-ab94184aa06a" userProvider="AD" userName="Stephanie Acker"/>
        <t:Progress percentComplete="100"/>
      </t:Event>
    </t:History>
  </t:Task>
  <t:Task id="{FF6CF14C-F9CF-4209-98D7-D2F5BABEBA98}">
    <t:Anchor>
      <t:Comment id="570935776"/>
    </t:Anchor>
    <t:History>
      <t:Event id="{FE3C9C21-5D56-4B4E-BF36-C35A5D33FB9B}" time="2023-03-16T10:56:58.295Z">
        <t:Attribution userId="S::hgathercole@righttoplay.com::c511690d-8b92-4fd0-a883-1415fa5c8ba2" userProvider="AD" userName="Henry Gathercole"/>
        <t:Anchor>
          <t:Comment id="570935776"/>
        </t:Anchor>
        <t:Create/>
      </t:Event>
      <t:Event id="{6B2DD73F-8C2E-42AC-A827-6B9D742B9841}" time="2023-03-16T10:56:58.295Z">
        <t:Attribution userId="S::hgathercole@righttoplay.com::c511690d-8b92-4fd0-a883-1415fa5c8ba2" userProvider="AD" userName="Henry Gathercole"/>
        <t:Anchor>
          <t:Comment id="570935776"/>
        </t:Anchor>
        <t:Assign userId="S::lqawas@righttoplay.com::3391f904-a174-46b6-964e-ac1c1cda2087" userProvider="AD" userName="Laila Qawas"/>
      </t:Event>
      <t:Event id="{8ABE89C0-1D0E-4942-BA87-49DA5862B7D3}" time="2023-03-16T10:56:58.295Z">
        <t:Attribution userId="S::hgathercole@righttoplay.com::c511690d-8b92-4fd0-a883-1415fa5c8ba2" userProvider="AD" userName="Henry Gathercole"/>
        <t:Anchor>
          <t:Comment id="570935776"/>
        </t:Anchor>
        <t:SetTitle title="Comment from Busaina: Also attitudes pertaining to gender equality and/or GR-PBL?  @Dima &amp; @Laila this comment from Busaina suggests to me internally we are sometimes talking about gender equality and shifting attitudes on this and sometimes only …"/>
      </t:Event>
      <t:Event id="{B0AEA85F-4529-4DBB-8019-1C2BB1AAD002}" time="2023-03-16T17:21:39.326Z">
        <t:Attribution userId="S::lqawas@righttoplay.com::3391f904-a174-46b6-964e-ac1c1cda2087" userProvider="AD" userName="Laila Qawas"/>
        <t:Progress percentComplete="100"/>
      </t:Event>
    </t:History>
  </t:Task>
  <t:Task id="{D032CE76-2C65-4FEE-8BAD-E30800FDF281}">
    <t:Anchor>
      <t:Comment id="700898673"/>
    </t:Anchor>
    <t:History>
      <t:Event id="{01DEC28B-8960-492F-BFFD-DAACC521A15B}" time="2023-03-16T11:05:48.079Z">
        <t:Attribution userId="S::hgathercole@righttoplay.com::c511690d-8b92-4fd0-a883-1415fa5c8ba2" userProvider="AD" userName="Henry Gathercole"/>
        <t:Anchor>
          <t:Comment id="700898673"/>
        </t:Anchor>
        <t:Create/>
      </t:Event>
      <t:Event id="{BF9E4FEF-7A81-4768-B17C-641657EB7AC3}" time="2023-03-16T11:05:48.079Z">
        <t:Attribution userId="S::hgathercole@righttoplay.com::c511690d-8b92-4fd0-a883-1415fa5c8ba2" userProvider="AD" userName="Henry Gathercole"/>
        <t:Anchor>
          <t:Comment id="700898673"/>
        </t:Anchor>
        <t:Assign userId="S::lqawas@righttoplay.com::3391f904-a174-46b6-964e-ac1c1cda2087" userProvider="AD" userName="Laila Qawas"/>
      </t:Event>
      <t:Event id="{862B1EED-44DE-48A1-B28E-A55D68A65359}" time="2023-03-16T11:05:48.079Z">
        <t:Attribution userId="S::hgathercole@righttoplay.com::c511690d-8b92-4fd0-a883-1415fa5c8ba2" userProvider="AD" userName="Henry Gathercole"/>
        <t:Anchor>
          <t:Comment id="700898673"/>
        </t:Anchor>
        <t:SetTitle title="Was this individual or group counselling? @Laila"/>
      </t:Event>
    </t:History>
  </t:Task>
  <t:Task id="{BCE9648A-DC3C-4D75-9AB7-2377781CA6F6}">
    <t:Anchor>
      <t:Comment id="298847525"/>
    </t:Anchor>
    <t:History>
      <t:Event id="{020AA042-D4C7-42EA-B019-9CD8BF149A08}" time="2023-03-16T10:59:02.767Z">
        <t:Attribution userId="S::hgathercole@righttoplay.com::c511690d-8b92-4fd0-a883-1415fa5c8ba2" userProvider="AD" userName="Henry Gathercole"/>
        <t:Anchor>
          <t:Comment id="298847525"/>
        </t:Anchor>
        <t:Create/>
      </t:Event>
      <t:Event id="{3BAEA9B8-1CB3-4788-ADF8-7F45AEF20C20}" time="2023-03-16T10:59:02.767Z">
        <t:Attribution userId="S::hgathercole@righttoplay.com::c511690d-8b92-4fd0-a883-1415fa5c8ba2" userProvider="AD" userName="Henry Gathercole"/>
        <t:Anchor>
          <t:Comment id="298847525"/>
        </t:Anchor>
        <t:Assign userId="S::dhajali@righttoplay.com::76eb8a9c-7639-40a4-8c87-cace772e5388" userProvider="AD" userName="Dima Haj Ali"/>
      </t:Event>
      <t:Event id="{AFEA8EE8-EEA2-4F34-A996-FD3097F1D79C}" time="2023-03-16T10:59:02.767Z">
        <t:Attribution userId="S::hgathercole@righttoplay.com::c511690d-8b92-4fd0-a883-1415fa5c8ba2" userProvider="AD" userName="Henry Gathercole"/>
        <t:Anchor>
          <t:Comment id="298847525"/>
        </t:Anchor>
        <t:SetTitle title="Busaina suggests we use instead &quot;children with disabilities&quot; here.  Alternative suggestion, &quot;additional needs&quot;.  @Dima what is most context appropriate?"/>
      </t:Event>
      <t:Event id="{D7663925-E1C4-4DDE-A3CA-11042592047F}" time="2023-03-16T12:52:20.01Z">
        <t:Attribution userId="S::hgathercole@righttoplay.com::c511690d-8b92-4fd0-a883-1415fa5c8ba2" userProvider="AD" userName="Henry Gathercole"/>
        <t:Progress percentComplete="100"/>
      </t:Event>
    </t:History>
  </t:Task>
  <t:Task id="{4BA929A7-812E-4559-8D61-0DED8D1EC99C}">
    <t:Anchor>
      <t:Comment id="1464584895"/>
    </t:Anchor>
    <t:History>
      <t:Event id="{AD206A69-529A-4346-9124-C45FE34795F0}" time="2023-03-14T14:57:17.424Z">
        <t:Attribution userId="S::zdibb@righttoplay.com::daf40eda-6829-4c87-b281-b3564739f314" userProvider="AD" userName="Zoe Dibb"/>
        <t:Anchor>
          <t:Comment id="1464584895"/>
        </t:Anchor>
        <t:Create/>
      </t:Event>
      <t:Event id="{5DEF773A-0402-4E9D-AFFA-3507F2CBE115}" time="2023-03-14T14:57:17.424Z">
        <t:Attribution userId="S::zdibb@righttoplay.com::daf40eda-6829-4c87-b281-b3564739f314" userProvider="AD" userName="Zoe Dibb"/>
        <t:Anchor>
          <t:Comment id="1464584895"/>
        </t:Anchor>
        <t:Assign userId="S::hgathercole@righttoplay.com::c511690d-8b92-4fd0-a883-1415fa5c8ba2" userProvider="AD" userName="Henry Gathercole"/>
      </t:Event>
      <t:Event id="{176485CE-92E4-475D-B57F-98D5034C7390}" time="2023-03-14T14:57:17.424Z">
        <t:Attribution userId="S::zdibb@righttoplay.com::daf40eda-6829-4c87-b281-b3564739f314" userProvider="AD" userName="Zoe Dibb"/>
        <t:Anchor>
          <t:Comment id="1464584895"/>
        </t:Anchor>
        <t:SetTitle title="This is a real shame. @Henry Gathercole can we make sure this is a core part of the endline"/>
      </t:Event>
      <t:Event id="{2EBE37E9-2554-4502-A08E-93F88D36BAE5}" time="2023-03-16T10:17:33.195Z">
        <t:Attribution userId="S::hgathercole@righttoplay.com::c511690d-8b92-4fd0-a883-1415fa5c8ba2" userProvider="AD" userName="Henry Gathercole"/>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VgPN3x81W4CArOUQKvy0hKwVIaA==">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21aaa66b-eecd-4c3d-9292-452a0832bef5" xsi:nil="true"/>
    <_ip_UnifiedCompliancePolicyUIAction xmlns="http://schemas.microsoft.com/sharepoint/v3" xsi:nil="true"/>
    <_ip_UnifiedCompliancePolicyProperties xmlns="http://schemas.microsoft.com/sharepoint/v3" xsi:nil="true"/>
    <lcf76f155ced4ddcb4097134ff3c332f xmlns="4fc70708-7375-447b-8718-a21b78459e3d">
      <Terms xmlns="http://schemas.microsoft.com/office/infopath/2007/PartnerControls"/>
    </lcf76f155ced4ddcb4097134ff3c332f>
    <SharedWithUsers xmlns="21aaa66b-eecd-4c3d-9292-452a0832bef5">
      <UserInfo>
        <DisplayName>Henry Gathercole</DisplayName>
        <AccountId>223</AccountId>
        <AccountType/>
      </UserInfo>
      <UserInfo>
        <DisplayName>Rachel Pell</DisplayName>
        <AccountId>311</AccountId>
        <AccountType/>
      </UserInfo>
      <UserInfo>
        <DisplayName>Brijpal Patel</DisplayName>
        <AccountId>59</AccountId>
        <AccountType/>
      </UserInfo>
    </SharedWithUser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24381146FA06343995EAE7DA0A6EF74" ma:contentTypeVersion="18" ma:contentTypeDescription="Create a new document." ma:contentTypeScope="" ma:versionID="8cdf03638b7b3edd7eb921ee772fb4ff">
  <xsd:schema xmlns:xsd="http://www.w3.org/2001/XMLSchema" xmlns:xs="http://www.w3.org/2001/XMLSchema" xmlns:p="http://schemas.microsoft.com/office/2006/metadata/properties" xmlns:ns1="http://schemas.microsoft.com/sharepoint/v3" xmlns:ns2="21aaa66b-eecd-4c3d-9292-452a0832bef5" xmlns:ns3="4fc70708-7375-447b-8718-a21b78459e3d" targetNamespace="http://schemas.microsoft.com/office/2006/metadata/properties" ma:root="true" ma:fieldsID="4eceb2bb2e356052f0675c31aff3489e" ns1:_="" ns2:_="" ns3:_="">
    <xsd:import namespace="http://schemas.microsoft.com/sharepoint/v3"/>
    <xsd:import namespace="21aaa66b-eecd-4c3d-9292-452a0832bef5"/>
    <xsd:import namespace="4fc70708-7375-447b-8718-a21b78459e3d"/>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element ref="ns3:lcf76f155ced4ddcb4097134ff3c332f" minOccurs="0"/>
                <xsd:element ref="ns2:TaxCatchAll"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4" nillable="true" ma:displayName="Unified Compliance Policy Properties" ma:hidden="true" ma:internalName="_ip_UnifiedCompliancePolicyProperties">
      <xsd:simpleType>
        <xsd:restriction base="dms:Note"/>
      </xsd:simpleType>
    </xsd:element>
    <xsd:element name="_ip_UnifiedCompliancePolicyUIAction" ma:index="2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1aaa66b-eecd-4c3d-9292-452a0832bef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5bcb0133-9f24-4fd7-a76b-62d3c3fee2d1}" ma:internalName="TaxCatchAll" ma:showField="CatchAllData" ma:web="21aaa66b-eecd-4c3d-9292-452a0832bef5">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fc70708-7375-447b-8718-a21b78459e3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6b494c57-94ba-49a1-90d9-57d0ca7bcd9b"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AA44774-7870-F64B-91F2-645854FB1D83}">
  <ds:schemaRefs>
    <ds:schemaRef ds:uri="http://schemas.openxmlformats.org/officeDocument/2006/bibliography"/>
  </ds:schemaRefs>
</ds:datastoreItem>
</file>

<file path=customXml/itemProps3.xml><?xml version="1.0" encoding="utf-8"?>
<ds:datastoreItem xmlns:ds="http://schemas.openxmlformats.org/officeDocument/2006/customXml" ds:itemID="{802EC2EA-686A-44BA-959E-56F66643EE6E}">
  <ds:schemaRefs>
    <ds:schemaRef ds:uri="http://schemas.microsoft.com/office/2006/metadata/properties"/>
    <ds:schemaRef ds:uri="http://schemas.microsoft.com/office/infopath/2007/PartnerControls"/>
    <ds:schemaRef ds:uri="21aaa66b-eecd-4c3d-9292-452a0832bef5"/>
    <ds:schemaRef ds:uri="http://schemas.microsoft.com/sharepoint/v3"/>
    <ds:schemaRef ds:uri="4fc70708-7375-447b-8718-a21b78459e3d"/>
  </ds:schemaRefs>
</ds:datastoreItem>
</file>

<file path=customXml/itemProps4.xml><?xml version="1.0" encoding="utf-8"?>
<ds:datastoreItem xmlns:ds="http://schemas.openxmlformats.org/officeDocument/2006/customXml" ds:itemID="{33D91A8C-5E12-4D0D-97B5-30413D5836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21aaa66b-eecd-4c3d-9292-452a0832bef5"/>
    <ds:schemaRef ds:uri="4fc70708-7375-447b-8718-a21b78459e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8BCBE27-F2FB-479D-B326-EA7E47EF537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5</Pages>
  <Words>1904</Words>
  <Characters>10858</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7</CharactersWithSpaces>
  <SharedDoc>false</SharedDoc>
  <HLinks>
    <vt:vector size="210" baseType="variant">
      <vt:variant>
        <vt:i4>4521992</vt:i4>
      </vt:variant>
      <vt:variant>
        <vt:i4>12</vt:i4>
      </vt:variant>
      <vt:variant>
        <vt:i4>0</vt:i4>
      </vt:variant>
      <vt:variant>
        <vt:i4>5</vt:i4>
      </vt:variant>
      <vt:variant>
        <vt:lpwstr>https://word-edit.officeapps.live.com/we/wordeditorframe.aspx?ui=en%2DUS&amp;rs=en%2DUS&amp;wopisrc=https%3A%2F%2Fproteknonllc-my.sharepoint.com%2Fpersonal%2Fstephanie_acker_proteknon_net%2F_vti_bin%2Fwopi.ashx%2Ffiles%2F838a4702311f45bd96e4f6714d742b52&amp;wdorigin=OFFICECOM-WEB.MAIN.REC&amp;wdenableroaming=1&amp;mscc=1&amp;wdodb=1&amp;hid=BDA9A1A0-60A3-3000-5A1F-C27E9771DE57&amp;jsapi=1&amp;jsapiver=v1&amp;newsession=1&amp;corrid=5b946f91-a114-4c4a-8030-d90157a5f8fe&amp;usid=5b946f91-a114-4c4a-8030-d90157a5f8fe&amp;sftc=1&amp;cac=1&amp;mtf=1&amp;sfp=1&amp;instantedit=1&amp;wopicomplete=1&amp;wdredirectionreason=Unified_SingleFlush&amp;rct=Normal&amp;ctp=LeastProtected</vt:lpwstr>
      </vt:variant>
      <vt:variant>
        <vt:lpwstr>_ftn1</vt:lpwstr>
      </vt:variant>
      <vt:variant>
        <vt:i4>7733320</vt:i4>
      </vt:variant>
      <vt:variant>
        <vt:i4>9</vt:i4>
      </vt:variant>
      <vt:variant>
        <vt:i4>0</vt:i4>
      </vt:variant>
      <vt:variant>
        <vt:i4>5</vt:i4>
      </vt:variant>
      <vt:variant>
        <vt:lpwstr/>
      </vt:variant>
      <vt:variant>
        <vt:lpwstr>_heading=h.3znysh7</vt:lpwstr>
      </vt:variant>
      <vt:variant>
        <vt:i4>1114140</vt:i4>
      </vt:variant>
      <vt:variant>
        <vt:i4>6</vt:i4>
      </vt:variant>
      <vt:variant>
        <vt:i4>0</vt:i4>
      </vt:variant>
      <vt:variant>
        <vt:i4>5</vt:i4>
      </vt:variant>
      <vt:variant>
        <vt:lpwstr>https://word-edit.officeapps.live.com/we/wordeditorframe.aspx?ui=en%2DUS&amp;rs=en%2DUS&amp;wopisrc=https%3A%2F%2Fproteknonllc-my.sharepoint.com%2Fpersonal%2Fstephanie_acker_proteknon_net%2F_vti_bin%2Fwopi.ashx%2Ffiles%2F838a4702311f45bd96e4f6714d742b52&amp;wdorigin=OFFICECOM-WEB.MAIN.REC&amp;wdenableroaming=1&amp;mscc=1&amp;wdodb=1&amp;hid=BDA9A1A0-60A3-3000-5A1F-C27E9771DE57&amp;jsapi=1&amp;jsapiver=v1&amp;newsession=1&amp;corrid=5b946f91-a114-4c4a-8030-d90157a5f8fe&amp;usid=5b946f91-a114-4c4a-8030-d90157a5f8fe&amp;sftc=1&amp;cac=1&amp;mtf=1&amp;sfp=1&amp;instantedit=1&amp;wopicomplete=1&amp;wdredirectionreason=Unified_SingleFlush&amp;rct=Normal&amp;ctp=LeastProtected</vt:lpwstr>
      </vt:variant>
      <vt:variant>
        <vt:lpwstr>_ftnref1</vt:lpwstr>
      </vt:variant>
      <vt:variant>
        <vt:i4>3866731</vt:i4>
      </vt:variant>
      <vt:variant>
        <vt:i4>3</vt:i4>
      </vt:variant>
      <vt:variant>
        <vt:i4>0</vt:i4>
      </vt:variant>
      <vt:variant>
        <vt:i4>5</vt:i4>
      </vt:variant>
      <vt:variant>
        <vt:lpwstr>https://word-edit.officeapps.live.com/we/wordeditorframe.aspx?ui=en%2DUS&amp;rs=en%2DUS&amp;wopisrc=https%3A%2F%2Fproteknonllc-my.sharepoint.com%2Fpersonal%2Fstephanie_acker_proteknon_net%2F_vti_bin%2Fwopi.ashx%2Ffiles%2F838a4702311f45bd96e4f6714d742b52&amp;wdorigin=OFFICECOM-WEB.MAIN.REC&amp;wdenableroaming=1&amp;mscc=1&amp;wdodb=1&amp;hid=BDA9A1A0-60A3-3000-5A1F-C27E9771DE57&amp;jsapi=1&amp;jsapiver=v1&amp;newsession=1&amp;corrid=5b946f91-a114-4c4a-8030-d90157a5f8fe&amp;usid=5b946f91-a114-4c4a-8030-d90157a5f8fe&amp;sftc=1&amp;cac=1&amp;mtf=1&amp;sfp=1&amp;instantedit=1&amp;wopicomplete=1&amp;wdredirectionreason=Unified_SingleFlush&amp;rct=Normal&amp;ctp=LeastProtected</vt:lpwstr>
      </vt:variant>
      <vt:variant>
        <vt:lpwstr>_heading=h.3znysh7</vt:lpwstr>
      </vt:variant>
      <vt:variant>
        <vt:i4>4521992</vt:i4>
      </vt:variant>
      <vt:variant>
        <vt:i4>0</vt:i4>
      </vt:variant>
      <vt:variant>
        <vt:i4>0</vt:i4>
      </vt:variant>
      <vt:variant>
        <vt:i4>5</vt:i4>
      </vt:variant>
      <vt:variant>
        <vt:lpwstr>https://word-edit.officeapps.live.com/we/wordeditorframe.aspx?ui=en%2DUS&amp;rs=en%2DUS&amp;wopisrc=https%3A%2F%2Fproteknonllc-my.sharepoint.com%2Fpersonal%2Fstephanie_acker_proteknon_net%2F_vti_bin%2Fwopi.ashx%2Ffiles%2F838a4702311f45bd96e4f6714d742b52&amp;wdorigin=OFFICECOM-WEB.MAIN.REC&amp;wdenableroaming=1&amp;mscc=1&amp;wdodb=1&amp;hid=BDA9A1A0-60A3-3000-5A1F-C27E9771DE57&amp;jsapi=1&amp;jsapiver=v1&amp;newsession=1&amp;corrid=5b946f91-a114-4c4a-8030-d90157a5f8fe&amp;usid=5b946f91-a114-4c4a-8030-d90157a5f8fe&amp;sftc=1&amp;cac=1&amp;mtf=1&amp;sfp=1&amp;instantedit=1&amp;wopicomplete=1&amp;wdredirectionreason=Unified_SingleFlush&amp;rct=Normal&amp;ctp=LeastProtected</vt:lpwstr>
      </vt:variant>
      <vt:variant>
        <vt:lpwstr>_ftn1</vt:lpwstr>
      </vt:variant>
      <vt:variant>
        <vt:i4>7995438</vt:i4>
      </vt:variant>
      <vt:variant>
        <vt:i4>3</vt:i4>
      </vt:variant>
      <vt:variant>
        <vt:i4>0</vt:i4>
      </vt:variant>
      <vt:variant>
        <vt:i4>5</vt:i4>
      </vt:variant>
      <vt:variant>
        <vt:lpwstr>https://www.unrwa.org/sites/default/files/content/resources/strategic_plan_2023-2028.pdf</vt:lpwstr>
      </vt:variant>
      <vt:variant>
        <vt:lpwstr/>
      </vt:variant>
      <vt:variant>
        <vt:i4>7995438</vt:i4>
      </vt:variant>
      <vt:variant>
        <vt:i4>0</vt:i4>
      </vt:variant>
      <vt:variant>
        <vt:i4>0</vt:i4>
      </vt:variant>
      <vt:variant>
        <vt:i4>5</vt:i4>
      </vt:variant>
      <vt:variant>
        <vt:lpwstr>https://www.unrwa.org/sites/default/files/content/resources/strategic_plan_2023-2028.pdf</vt:lpwstr>
      </vt:variant>
      <vt:variant>
        <vt:lpwstr/>
      </vt:variant>
      <vt:variant>
        <vt:i4>7012423</vt:i4>
      </vt:variant>
      <vt:variant>
        <vt:i4>81</vt:i4>
      </vt:variant>
      <vt:variant>
        <vt:i4>0</vt:i4>
      </vt:variant>
      <vt:variant>
        <vt:i4>5</vt:i4>
      </vt:variant>
      <vt:variant>
        <vt:lpwstr>mailto:lqawas@righttoplay.com</vt:lpwstr>
      </vt:variant>
      <vt:variant>
        <vt:lpwstr/>
      </vt:variant>
      <vt:variant>
        <vt:i4>7929930</vt:i4>
      </vt:variant>
      <vt:variant>
        <vt:i4>78</vt:i4>
      </vt:variant>
      <vt:variant>
        <vt:i4>0</vt:i4>
      </vt:variant>
      <vt:variant>
        <vt:i4>5</vt:i4>
      </vt:variant>
      <vt:variant>
        <vt:lpwstr>mailto:rarafeh@righttoplay.com</vt:lpwstr>
      </vt:variant>
      <vt:variant>
        <vt:lpwstr/>
      </vt:variant>
      <vt:variant>
        <vt:i4>7012423</vt:i4>
      </vt:variant>
      <vt:variant>
        <vt:i4>75</vt:i4>
      </vt:variant>
      <vt:variant>
        <vt:i4>0</vt:i4>
      </vt:variant>
      <vt:variant>
        <vt:i4>5</vt:i4>
      </vt:variant>
      <vt:variant>
        <vt:lpwstr>mailto:lqawas@righttoplay.com</vt:lpwstr>
      </vt:variant>
      <vt:variant>
        <vt:lpwstr/>
      </vt:variant>
      <vt:variant>
        <vt:i4>7012423</vt:i4>
      </vt:variant>
      <vt:variant>
        <vt:i4>72</vt:i4>
      </vt:variant>
      <vt:variant>
        <vt:i4>0</vt:i4>
      </vt:variant>
      <vt:variant>
        <vt:i4>5</vt:i4>
      </vt:variant>
      <vt:variant>
        <vt:lpwstr>mailto:lqawas@righttoplay.com</vt:lpwstr>
      </vt:variant>
      <vt:variant>
        <vt:lpwstr/>
      </vt:variant>
      <vt:variant>
        <vt:i4>7012423</vt:i4>
      </vt:variant>
      <vt:variant>
        <vt:i4>69</vt:i4>
      </vt:variant>
      <vt:variant>
        <vt:i4>0</vt:i4>
      </vt:variant>
      <vt:variant>
        <vt:i4>5</vt:i4>
      </vt:variant>
      <vt:variant>
        <vt:lpwstr>mailto:lqawas@righttoplay.com</vt:lpwstr>
      </vt:variant>
      <vt:variant>
        <vt:lpwstr/>
      </vt:variant>
      <vt:variant>
        <vt:i4>7929930</vt:i4>
      </vt:variant>
      <vt:variant>
        <vt:i4>66</vt:i4>
      </vt:variant>
      <vt:variant>
        <vt:i4>0</vt:i4>
      </vt:variant>
      <vt:variant>
        <vt:i4>5</vt:i4>
      </vt:variant>
      <vt:variant>
        <vt:lpwstr>mailto:rarafeh@righttoplay.com</vt:lpwstr>
      </vt:variant>
      <vt:variant>
        <vt:lpwstr/>
      </vt:variant>
      <vt:variant>
        <vt:i4>7012423</vt:i4>
      </vt:variant>
      <vt:variant>
        <vt:i4>63</vt:i4>
      </vt:variant>
      <vt:variant>
        <vt:i4>0</vt:i4>
      </vt:variant>
      <vt:variant>
        <vt:i4>5</vt:i4>
      </vt:variant>
      <vt:variant>
        <vt:lpwstr>mailto:lqawas@righttoplay.com</vt:lpwstr>
      </vt:variant>
      <vt:variant>
        <vt:lpwstr/>
      </vt:variant>
      <vt:variant>
        <vt:i4>7929930</vt:i4>
      </vt:variant>
      <vt:variant>
        <vt:i4>60</vt:i4>
      </vt:variant>
      <vt:variant>
        <vt:i4>0</vt:i4>
      </vt:variant>
      <vt:variant>
        <vt:i4>5</vt:i4>
      </vt:variant>
      <vt:variant>
        <vt:lpwstr>mailto:rarafeh@righttoplay.com</vt:lpwstr>
      </vt:variant>
      <vt:variant>
        <vt:lpwstr/>
      </vt:variant>
      <vt:variant>
        <vt:i4>7929930</vt:i4>
      </vt:variant>
      <vt:variant>
        <vt:i4>57</vt:i4>
      </vt:variant>
      <vt:variant>
        <vt:i4>0</vt:i4>
      </vt:variant>
      <vt:variant>
        <vt:i4>5</vt:i4>
      </vt:variant>
      <vt:variant>
        <vt:lpwstr>mailto:rarafeh@righttoplay.com</vt:lpwstr>
      </vt:variant>
      <vt:variant>
        <vt:lpwstr/>
      </vt:variant>
      <vt:variant>
        <vt:i4>7012423</vt:i4>
      </vt:variant>
      <vt:variant>
        <vt:i4>54</vt:i4>
      </vt:variant>
      <vt:variant>
        <vt:i4>0</vt:i4>
      </vt:variant>
      <vt:variant>
        <vt:i4>5</vt:i4>
      </vt:variant>
      <vt:variant>
        <vt:lpwstr>mailto:lqawas@righttoplay.com</vt:lpwstr>
      </vt:variant>
      <vt:variant>
        <vt:lpwstr/>
      </vt:variant>
      <vt:variant>
        <vt:i4>7929930</vt:i4>
      </vt:variant>
      <vt:variant>
        <vt:i4>51</vt:i4>
      </vt:variant>
      <vt:variant>
        <vt:i4>0</vt:i4>
      </vt:variant>
      <vt:variant>
        <vt:i4>5</vt:i4>
      </vt:variant>
      <vt:variant>
        <vt:lpwstr>mailto:rarafeh@righttoplay.com</vt:lpwstr>
      </vt:variant>
      <vt:variant>
        <vt:lpwstr/>
      </vt:variant>
      <vt:variant>
        <vt:i4>7012423</vt:i4>
      </vt:variant>
      <vt:variant>
        <vt:i4>48</vt:i4>
      </vt:variant>
      <vt:variant>
        <vt:i4>0</vt:i4>
      </vt:variant>
      <vt:variant>
        <vt:i4>5</vt:i4>
      </vt:variant>
      <vt:variant>
        <vt:lpwstr>mailto:lqawas@righttoplay.com</vt:lpwstr>
      </vt:variant>
      <vt:variant>
        <vt:lpwstr/>
      </vt:variant>
      <vt:variant>
        <vt:i4>7929930</vt:i4>
      </vt:variant>
      <vt:variant>
        <vt:i4>45</vt:i4>
      </vt:variant>
      <vt:variant>
        <vt:i4>0</vt:i4>
      </vt:variant>
      <vt:variant>
        <vt:i4>5</vt:i4>
      </vt:variant>
      <vt:variant>
        <vt:lpwstr>mailto:rarafeh@righttoplay.com</vt:lpwstr>
      </vt:variant>
      <vt:variant>
        <vt:lpwstr/>
      </vt:variant>
      <vt:variant>
        <vt:i4>7929930</vt:i4>
      </vt:variant>
      <vt:variant>
        <vt:i4>42</vt:i4>
      </vt:variant>
      <vt:variant>
        <vt:i4>0</vt:i4>
      </vt:variant>
      <vt:variant>
        <vt:i4>5</vt:i4>
      </vt:variant>
      <vt:variant>
        <vt:lpwstr>mailto:rarafeh@righttoplay.com</vt:lpwstr>
      </vt:variant>
      <vt:variant>
        <vt:lpwstr/>
      </vt:variant>
      <vt:variant>
        <vt:i4>786483</vt:i4>
      </vt:variant>
      <vt:variant>
        <vt:i4>39</vt:i4>
      </vt:variant>
      <vt:variant>
        <vt:i4>0</vt:i4>
      </vt:variant>
      <vt:variant>
        <vt:i4>5</vt:i4>
      </vt:variant>
      <vt:variant>
        <vt:lpwstr>mailto:rpell@righttoplay.com</vt:lpwstr>
      </vt:variant>
      <vt:variant>
        <vt:lpwstr/>
      </vt:variant>
      <vt:variant>
        <vt:i4>7012423</vt:i4>
      </vt:variant>
      <vt:variant>
        <vt:i4>36</vt:i4>
      </vt:variant>
      <vt:variant>
        <vt:i4>0</vt:i4>
      </vt:variant>
      <vt:variant>
        <vt:i4>5</vt:i4>
      </vt:variant>
      <vt:variant>
        <vt:lpwstr>mailto:lqawas@righttoplay.com</vt:lpwstr>
      </vt:variant>
      <vt:variant>
        <vt:lpwstr/>
      </vt:variant>
      <vt:variant>
        <vt:i4>7929930</vt:i4>
      </vt:variant>
      <vt:variant>
        <vt:i4>33</vt:i4>
      </vt:variant>
      <vt:variant>
        <vt:i4>0</vt:i4>
      </vt:variant>
      <vt:variant>
        <vt:i4>5</vt:i4>
      </vt:variant>
      <vt:variant>
        <vt:lpwstr>mailto:rarafeh@righttoplay.com</vt:lpwstr>
      </vt:variant>
      <vt:variant>
        <vt:lpwstr/>
      </vt:variant>
      <vt:variant>
        <vt:i4>7929930</vt:i4>
      </vt:variant>
      <vt:variant>
        <vt:i4>30</vt:i4>
      </vt:variant>
      <vt:variant>
        <vt:i4>0</vt:i4>
      </vt:variant>
      <vt:variant>
        <vt:i4>5</vt:i4>
      </vt:variant>
      <vt:variant>
        <vt:lpwstr>mailto:rarafeh@righttoplay.com</vt:lpwstr>
      </vt:variant>
      <vt:variant>
        <vt:lpwstr/>
      </vt:variant>
      <vt:variant>
        <vt:i4>7929930</vt:i4>
      </vt:variant>
      <vt:variant>
        <vt:i4>27</vt:i4>
      </vt:variant>
      <vt:variant>
        <vt:i4>0</vt:i4>
      </vt:variant>
      <vt:variant>
        <vt:i4>5</vt:i4>
      </vt:variant>
      <vt:variant>
        <vt:lpwstr>mailto:rarafeh@righttoplay.com</vt:lpwstr>
      </vt:variant>
      <vt:variant>
        <vt:lpwstr/>
      </vt:variant>
      <vt:variant>
        <vt:i4>7012423</vt:i4>
      </vt:variant>
      <vt:variant>
        <vt:i4>24</vt:i4>
      </vt:variant>
      <vt:variant>
        <vt:i4>0</vt:i4>
      </vt:variant>
      <vt:variant>
        <vt:i4>5</vt:i4>
      </vt:variant>
      <vt:variant>
        <vt:lpwstr>mailto:lqawas@righttoplay.com</vt:lpwstr>
      </vt:variant>
      <vt:variant>
        <vt:lpwstr/>
      </vt:variant>
      <vt:variant>
        <vt:i4>7012423</vt:i4>
      </vt:variant>
      <vt:variant>
        <vt:i4>21</vt:i4>
      </vt:variant>
      <vt:variant>
        <vt:i4>0</vt:i4>
      </vt:variant>
      <vt:variant>
        <vt:i4>5</vt:i4>
      </vt:variant>
      <vt:variant>
        <vt:lpwstr>mailto:lqawas@righttoplay.com</vt:lpwstr>
      </vt:variant>
      <vt:variant>
        <vt:lpwstr/>
      </vt:variant>
      <vt:variant>
        <vt:i4>7012423</vt:i4>
      </vt:variant>
      <vt:variant>
        <vt:i4>18</vt:i4>
      </vt:variant>
      <vt:variant>
        <vt:i4>0</vt:i4>
      </vt:variant>
      <vt:variant>
        <vt:i4>5</vt:i4>
      </vt:variant>
      <vt:variant>
        <vt:lpwstr>mailto:lqawas@righttoplay.com</vt:lpwstr>
      </vt:variant>
      <vt:variant>
        <vt:lpwstr/>
      </vt:variant>
      <vt:variant>
        <vt:i4>2228334</vt:i4>
      </vt:variant>
      <vt:variant>
        <vt:i4>15</vt:i4>
      </vt:variant>
      <vt:variant>
        <vt:i4>0</vt:i4>
      </vt:variant>
      <vt:variant>
        <vt:i4>5</vt:i4>
      </vt:variant>
      <vt:variant>
        <vt:lpwstr>https://www.pcbs.gov.ps/Downloads/book2586.pdf</vt:lpwstr>
      </vt:variant>
      <vt:variant>
        <vt:lpwstr/>
      </vt:variant>
      <vt:variant>
        <vt:i4>7012423</vt:i4>
      </vt:variant>
      <vt:variant>
        <vt:i4>12</vt:i4>
      </vt:variant>
      <vt:variant>
        <vt:i4>0</vt:i4>
      </vt:variant>
      <vt:variant>
        <vt:i4>5</vt:i4>
      </vt:variant>
      <vt:variant>
        <vt:lpwstr>mailto:lqawas@righttoplay.com</vt:lpwstr>
      </vt:variant>
      <vt:variant>
        <vt:lpwstr/>
      </vt:variant>
      <vt:variant>
        <vt:i4>7995438</vt:i4>
      </vt:variant>
      <vt:variant>
        <vt:i4>9</vt:i4>
      </vt:variant>
      <vt:variant>
        <vt:i4>0</vt:i4>
      </vt:variant>
      <vt:variant>
        <vt:i4>5</vt:i4>
      </vt:variant>
      <vt:variant>
        <vt:lpwstr>https://www.unrwa.org/sites/default/files/content/resources/strategic_plan_2023-2028.pdf</vt:lpwstr>
      </vt:variant>
      <vt:variant>
        <vt:lpwstr/>
      </vt:variant>
      <vt:variant>
        <vt:i4>7929930</vt:i4>
      </vt:variant>
      <vt:variant>
        <vt:i4>6</vt:i4>
      </vt:variant>
      <vt:variant>
        <vt:i4>0</vt:i4>
      </vt:variant>
      <vt:variant>
        <vt:i4>5</vt:i4>
      </vt:variant>
      <vt:variant>
        <vt:lpwstr>mailto:rarafeh@righttoplay.com</vt:lpwstr>
      </vt:variant>
      <vt:variant>
        <vt:lpwstr/>
      </vt:variant>
      <vt:variant>
        <vt:i4>3211353</vt:i4>
      </vt:variant>
      <vt:variant>
        <vt:i4>3</vt:i4>
      </vt:variant>
      <vt:variant>
        <vt:i4>0</vt:i4>
      </vt:variant>
      <vt:variant>
        <vt:i4>5</vt:i4>
      </vt:variant>
      <vt:variant>
        <vt:lpwstr>mailto:Mohammed.Alrozzi@proteknon.net</vt:lpwstr>
      </vt:variant>
      <vt:variant>
        <vt:lpwstr/>
      </vt:variant>
      <vt:variant>
        <vt:i4>7012423</vt:i4>
      </vt:variant>
      <vt:variant>
        <vt:i4>0</vt:i4>
      </vt:variant>
      <vt:variant>
        <vt:i4>0</vt:i4>
      </vt:variant>
      <vt:variant>
        <vt:i4>5</vt:i4>
      </vt:variant>
      <vt:variant>
        <vt:lpwstr>mailto:lqawas@righttoplay.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Acker</dc:creator>
  <cp:keywords/>
  <cp:lastModifiedBy>Dominik Bulla</cp:lastModifiedBy>
  <cp:revision>20</cp:revision>
  <dcterms:created xsi:type="dcterms:W3CDTF">2024-10-20T16:27:00Z</dcterms:created>
  <dcterms:modified xsi:type="dcterms:W3CDTF">2024-10-20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4381146FA06343995EAE7DA0A6EF74</vt:lpwstr>
  </property>
  <property fmtid="{D5CDD505-2E9C-101B-9397-08002B2CF9AE}" pid="3" name="MediaServiceImageTags">
    <vt:lpwstr/>
  </property>
  <property fmtid="{D5CDD505-2E9C-101B-9397-08002B2CF9AE}" pid="4" name="Mendeley Document_1">
    <vt:lpwstr>True</vt:lpwstr>
  </property>
  <property fmtid="{D5CDD505-2E9C-101B-9397-08002B2CF9AE}" pid="5" name="Mendeley Unique User Id_1">
    <vt:lpwstr>aa5c3875-2eac-324b-bce0-337014b81a76</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